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6-04T00:00:00Z">
              <w:dateFormat w:val="MMMM d, yyyy"/>
              <w:lid w:val="en-US"/>
              <w:storeMappedDataAs w:val="dateTime"/>
              <w:calendar w:val="gregorian"/>
            </w:date>
          </w:sdtPr>
          <w:sdtContent>
            <w:p w14:paraId="3E25285F" w14:textId="4850BA87" w:rsidR="006C52D5" w:rsidRDefault="00581D11"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June 4,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21563E" w:rsidRDefault="0021563E">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21563E" w:rsidRDefault="0021563E">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21563E" w:rsidRDefault="0021563E">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21563E" w:rsidRDefault="0021563E">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21563E" w:rsidRDefault="0021563E">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21563E" w:rsidRDefault="0021563E">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21563E" w:rsidRDefault="0021563E">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21563E" w:rsidRDefault="0021563E">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21563E" w:rsidRDefault="0021563E">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21563E" w:rsidRDefault="0021563E">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21563E" w:rsidRDefault="0021563E">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21563E" w:rsidRDefault="0021563E">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3120B36F" w14:textId="6178043C" w:rsidR="0021496D" w:rsidRDefault="0021496D" w:rsidP="0021496D">
      <w:pPr>
        <w:pStyle w:val="Heading1"/>
      </w:pPr>
      <w:bookmarkStart w:id="0" w:name="_Toc41917174"/>
      <w:r>
        <w:lastRenderedPageBreak/>
        <w:t>Abstract</w:t>
      </w:r>
      <w:bookmarkEnd w:id="0"/>
    </w:p>
    <w:p w14:paraId="16D14D48" w14:textId="30B48647" w:rsidR="0021496D" w:rsidRDefault="00F91817" w:rsidP="00581D11">
      <w:r>
        <w:t>This project has the objective of researching, modelling, simulating, and implementing control techniques on a rolling-balancing mechanical system. By applying the Euler-Lagrange method to develop a mathematical model, which is then implemented in the Simulink toolbox, and controlled using the Linear Quadratic Regulator, this objective is partially achieved. The last objective, yet to be completed, is the implementation of the control techniques using the</w:t>
      </w:r>
      <w:r w:rsidR="0080561B">
        <w:t xml:space="preserve"> designed</w:t>
      </w:r>
      <w:r>
        <w:t xml:space="preserve"> experiment apparatus.</w:t>
      </w:r>
    </w:p>
    <w:p w14:paraId="69E76590" w14:textId="022326C9" w:rsidR="0080561B" w:rsidRDefault="009F0B25" w:rsidP="00581D11">
      <w:r>
        <w:t xml:space="preserve">Underactuated mechanical systems are extremely common engineering scenarios with no general solution. </w:t>
      </w:r>
      <w:r w:rsidR="006E0453">
        <w:t>S</w:t>
      </w:r>
      <w:r>
        <w:t xml:space="preserve">ystems such as the disk-on-disk (DoD) </w:t>
      </w:r>
      <w:r w:rsidR="006E0453">
        <w:t xml:space="preserve">present further complications beyond under-actuation. </w:t>
      </w:r>
      <w:r w:rsidR="00581D11">
        <w:t>The system is suitable for Linear-Quadratic Regulator (LQR) control schemes to be used. Reference tracking can also be employed using reference feedforward structures.</w:t>
      </w:r>
    </w:p>
    <w:p w14:paraId="1993AA77" w14:textId="62B2BFE6" w:rsidR="00581D11" w:rsidRDefault="00581D11" w:rsidP="00581D11">
      <w:r>
        <w:t xml:space="preserve">The DoD system presents complications when measurements of system states is required, particularly the states associated with the unactuated disk. A contactless method of measuring position is employed, utilising colour saturation and blob analysis. The uncertainty associated with the measurements is accounted for with the Kalman Filter. </w:t>
      </w:r>
    </w:p>
    <w:p w14:paraId="6B7B1D94" w14:textId="77777777" w:rsidR="0080561B" w:rsidRDefault="0080561B" w:rsidP="00581D11"/>
    <w:p w14:paraId="16C6475E" w14:textId="77777777" w:rsidR="0080561B" w:rsidRDefault="0080561B" w:rsidP="00581D11"/>
    <w:p w14:paraId="52A933AD" w14:textId="77777777" w:rsidR="0021496D" w:rsidRDefault="0021496D" w:rsidP="00581D11"/>
    <w:p w14:paraId="0393B79C" w14:textId="768E7847" w:rsidR="0021496D" w:rsidRDefault="0021496D" w:rsidP="00581D11">
      <w:r>
        <w:br w:type="page"/>
      </w:r>
    </w:p>
    <w:sdt>
      <w:sdtPr>
        <w:rPr>
          <w:rFonts w:ascii="CMU Serif" w:eastAsiaTheme="minorHAnsi" w:hAnsi="CMU Serif" w:cstheme="minorBidi"/>
          <w:b w:val="0"/>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466E3EA3" w14:textId="60CC8108" w:rsidR="00581D11" w:rsidRDefault="0021496D">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1917174" w:history="1">
            <w:r w:rsidR="00581D11" w:rsidRPr="00857DE1">
              <w:rPr>
                <w:rStyle w:val="Hyperlink"/>
                <w:noProof/>
              </w:rPr>
              <w:t>1</w:t>
            </w:r>
            <w:r w:rsidR="00581D11">
              <w:rPr>
                <w:rFonts w:asciiTheme="minorHAnsi" w:eastAsiaTheme="minorEastAsia" w:hAnsiTheme="minorHAnsi"/>
                <w:noProof/>
                <w:lang w:eastAsia="en-AU"/>
              </w:rPr>
              <w:tab/>
            </w:r>
            <w:r w:rsidR="00581D11" w:rsidRPr="00857DE1">
              <w:rPr>
                <w:rStyle w:val="Hyperlink"/>
                <w:noProof/>
              </w:rPr>
              <w:t>Abstract</w:t>
            </w:r>
            <w:r w:rsidR="00581D11">
              <w:rPr>
                <w:noProof/>
                <w:webHidden/>
              </w:rPr>
              <w:tab/>
            </w:r>
            <w:r w:rsidR="00581D11">
              <w:rPr>
                <w:noProof/>
                <w:webHidden/>
              </w:rPr>
              <w:fldChar w:fldCharType="begin"/>
            </w:r>
            <w:r w:rsidR="00581D11">
              <w:rPr>
                <w:noProof/>
                <w:webHidden/>
              </w:rPr>
              <w:instrText xml:space="preserve"> PAGEREF _Toc41917174 \h </w:instrText>
            </w:r>
            <w:r w:rsidR="00581D11">
              <w:rPr>
                <w:noProof/>
                <w:webHidden/>
              </w:rPr>
            </w:r>
            <w:r w:rsidR="00581D11">
              <w:rPr>
                <w:noProof/>
                <w:webHidden/>
              </w:rPr>
              <w:fldChar w:fldCharType="separate"/>
            </w:r>
            <w:r w:rsidR="00581D11">
              <w:rPr>
                <w:noProof/>
                <w:webHidden/>
              </w:rPr>
              <w:t>2</w:t>
            </w:r>
            <w:r w:rsidR="00581D11">
              <w:rPr>
                <w:noProof/>
                <w:webHidden/>
              </w:rPr>
              <w:fldChar w:fldCharType="end"/>
            </w:r>
          </w:hyperlink>
        </w:p>
        <w:p w14:paraId="0E65C6FD" w14:textId="306F4EE2"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75" w:history="1">
            <w:r w:rsidRPr="00857DE1">
              <w:rPr>
                <w:rStyle w:val="Hyperlink"/>
                <w:noProof/>
              </w:rPr>
              <w:t>2</w:t>
            </w:r>
            <w:r>
              <w:rPr>
                <w:rFonts w:asciiTheme="minorHAnsi" w:eastAsiaTheme="minorEastAsia" w:hAnsiTheme="minorHAnsi"/>
                <w:noProof/>
                <w:lang w:eastAsia="en-AU"/>
              </w:rPr>
              <w:tab/>
            </w:r>
            <w:r w:rsidRPr="00857DE1">
              <w:rPr>
                <w:rStyle w:val="Hyperlink"/>
                <w:noProof/>
              </w:rPr>
              <w:t>Introduction</w:t>
            </w:r>
            <w:r>
              <w:rPr>
                <w:noProof/>
                <w:webHidden/>
              </w:rPr>
              <w:tab/>
            </w:r>
            <w:r>
              <w:rPr>
                <w:noProof/>
                <w:webHidden/>
              </w:rPr>
              <w:fldChar w:fldCharType="begin"/>
            </w:r>
            <w:r>
              <w:rPr>
                <w:noProof/>
                <w:webHidden/>
              </w:rPr>
              <w:instrText xml:space="preserve"> PAGEREF _Toc41917175 \h </w:instrText>
            </w:r>
            <w:r>
              <w:rPr>
                <w:noProof/>
                <w:webHidden/>
              </w:rPr>
            </w:r>
            <w:r>
              <w:rPr>
                <w:noProof/>
                <w:webHidden/>
              </w:rPr>
              <w:fldChar w:fldCharType="separate"/>
            </w:r>
            <w:r>
              <w:rPr>
                <w:noProof/>
                <w:webHidden/>
              </w:rPr>
              <w:t>4</w:t>
            </w:r>
            <w:r>
              <w:rPr>
                <w:noProof/>
                <w:webHidden/>
              </w:rPr>
              <w:fldChar w:fldCharType="end"/>
            </w:r>
          </w:hyperlink>
        </w:p>
        <w:p w14:paraId="718F8E3B" w14:textId="539B6529"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76" w:history="1">
            <w:r w:rsidRPr="00857DE1">
              <w:rPr>
                <w:rStyle w:val="Hyperlink"/>
                <w:noProof/>
              </w:rPr>
              <w:t>3</w:t>
            </w:r>
            <w:r>
              <w:rPr>
                <w:rFonts w:asciiTheme="minorHAnsi" w:eastAsiaTheme="minorEastAsia" w:hAnsiTheme="minorHAnsi"/>
                <w:noProof/>
                <w:lang w:eastAsia="en-AU"/>
              </w:rPr>
              <w:tab/>
            </w:r>
            <w:r w:rsidRPr="00857DE1">
              <w:rPr>
                <w:rStyle w:val="Hyperlink"/>
                <w:noProof/>
              </w:rPr>
              <w:t>Literature Review</w:t>
            </w:r>
            <w:r>
              <w:rPr>
                <w:noProof/>
                <w:webHidden/>
              </w:rPr>
              <w:tab/>
            </w:r>
            <w:r>
              <w:rPr>
                <w:noProof/>
                <w:webHidden/>
              </w:rPr>
              <w:fldChar w:fldCharType="begin"/>
            </w:r>
            <w:r>
              <w:rPr>
                <w:noProof/>
                <w:webHidden/>
              </w:rPr>
              <w:instrText xml:space="preserve"> PAGEREF _Toc41917176 \h </w:instrText>
            </w:r>
            <w:r>
              <w:rPr>
                <w:noProof/>
                <w:webHidden/>
              </w:rPr>
            </w:r>
            <w:r>
              <w:rPr>
                <w:noProof/>
                <w:webHidden/>
              </w:rPr>
              <w:fldChar w:fldCharType="separate"/>
            </w:r>
            <w:r>
              <w:rPr>
                <w:noProof/>
                <w:webHidden/>
              </w:rPr>
              <w:t>6</w:t>
            </w:r>
            <w:r>
              <w:rPr>
                <w:noProof/>
                <w:webHidden/>
              </w:rPr>
              <w:fldChar w:fldCharType="end"/>
            </w:r>
          </w:hyperlink>
        </w:p>
        <w:p w14:paraId="2B5061B9" w14:textId="6110982F"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77" w:history="1">
            <w:r w:rsidRPr="00857DE1">
              <w:rPr>
                <w:rStyle w:val="Hyperlink"/>
                <w:noProof/>
              </w:rPr>
              <w:t>4</w:t>
            </w:r>
            <w:r>
              <w:rPr>
                <w:rFonts w:asciiTheme="minorHAnsi" w:eastAsiaTheme="minorEastAsia" w:hAnsiTheme="minorHAnsi"/>
                <w:noProof/>
                <w:lang w:eastAsia="en-AU"/>
              </w:rPr>
              <w:tab/>
            </w:r>
            <w:r w:rsidRPr="00857DE1">
              <w:rPr>
                <w:rStyle w:val="Hyperlink"/>
                <w:noProof/>
              </w:rPr>
              <w:t>Modelling and Simulation</w:t>
            </w:r>
            <w:r>
              <w:rPr>
                <w:noProof/>
                <w:webHidden/>
              </w:rPr>
              <w:tab/>
            </w:r>
            <w:r>
              <w:rPr>
                <w:noProof/>
                <w:webHidden/>
              </w:rPr>
              <w:fldChar w:fldCharType="begin"/>
            </w:r>
            <w:r>
              <w:rPr>
                <w:noProof/>
                <w:webHidden/>
              </w:rPr>
              <w:instrText xml:space="preserve"> PAGEREF _Toc41917177 \h </w:instrText>
            </w:r>
            <w:r>
              <w:rPr>
                <w:noProof/>
                <w:webHidden/>
              </w:rPr>
            </w:r>
            <w:r>
              <w:rPr>
                <w:noProof/>
                <w:webHidden/>
              </w:rPr>
              <w:fldChar w:fldCharType="separate"/>
            </w:r>
            <w:r>
              <w:rPr>
                <w:noProof/>
                <w:webHidden/>
              </w:rPr>
              <w:t>7</w:t>
            </w:r>
            <w:r>
              <w:rPr>
                <w:noProof/>
                <w:webHidden/>
              </w:rPr>
              <w:fldChar w:fldCharType="end"/>
            </w:r>
          </w:hyperlink>
        </w:p>
        <w:p w14:paraId="45C1CC73" w14:textId="21FAB283" w:rsidR="00581D11" w:rsidRDefault="00581D11">
          <w:pPr>
            <w:pStyle w:val="TOC2"/>
            <w:tabs>
              <w:tab w:val="left" w:pos="880"/>
              <w:tab w:val="right" w:leader="dot" w:pos="9742"/>
            </w:tabs>
            <w:rPr>
              <w:rFonts w:asciiTheme="minorHAnsi" w:eastAsiaTheme="minorEastAsia" w:hAnsiTheme="minorHAnsi"/>
              <w:noProof/>
              <w:lang w:eastAsia="en-AU"/>
            </w:rPr>
          </w:pPr>
          <w:hyperlink w:anchor="_Toc41917178" w:history="1">
            <w:r w:rsidRPr="00857DE1">
              <w:rPr>
                <w:rStyle w:val="Hyperlink"/>
                <w:noProof/>
              </w:rPr>
              <w:t>4.1</w:t>
            </w:r>
            <w:r>
              <w:rPr>
                <w:rFonts w:asciiTheme="minorHAnsi" w:eastAsiaTheme="minorEastAsia" w:hAnsiTheme="minorHAnsi"/>
                <w:noProof/>
                <w:lang w:eastAsia="en-AU"/>
              </w:rPr>
              <w:tab/>
            </w:r>
            <w:r w:rsidRPr="00857DE1">
              <w:rPr>
                <w:rStyle w:val="Hyperlink"/>
                <w:noProof/>
              </w:rPr>
              <w:t>Euler-Lagrange Method</w:t>
            </w:r>
            <w:r>
              <w:rPr>
                <w:noProof/>
                <w:webHidden/>
              </w:rPr>
              <w:tab/>
            </w:r>
            <w:r>
              <w:rPr>
                <w:noProof/>
                <w:webHidden/>
              </w:rPr>
              <w:fldChar w:fldCharType="begin"/>
            </w:r>
            <w:r>
              <w:rPr>
                <w:noProof/>
                <w:webHidden/>
              </w:rPr>
              <w:instrText xml:space="preserve"> PAGEREF _Toc41917178 \h </w:instrText>
            </w:r>
            <w:r>
              <w:rPr>
                <w:noProof/>
                <w:webHidden/>
              </w:rPr>
            </w:r>
            <w:r>
              <w:rPr>
                <w:noProof/>
                <w:webHidden/>
              </w:rPr>
              <w:fldChar w:fldCharType="separate"/>
            </w:r>
            <w:r>
              <w:rPr>
                <w:noProof/>
                <w:webHidden/>
              </w:rPr>
              <w:t>7</w:t>
            </w:r>
            <w:r>
              <w:rPr>
                <w:noProof/>
                <w:webHidden/>
              </w:rPr>
              <w:fldChar w:fldCharType="end"/>
            </w:r>
          </w:hyperlink>
        </w:p>
        <w:p w14:paraId="36CD343D" w14:textId="6A0C82FB" w:rsidR="00581D11" w:rsidRDefault="00581D11">
          <w:pPr>
            <w:pStyle w:val="TOC2"/>
            <w:tabs>
              <w:tab w:val="left" w:pos="880"/>
              <w:tab w:val="right" w:leader="dot" w:pos="9742"/>
            </w:tabs>
            <w:rPr>
              <w:rFonts w:asciiTheme="minorHAnsi" w:eastAsiaTheme="minorEastAsia" w:hAnsiTheme="minorHAnsi"/>
              <w:noProof/>
              <w:lang w:eastAsia="en-AU"/>
            </w:rPr>
          </w:pPr>
          <w:hyperlink w:anchor="_Toc41917179" w:history="1">
            <w:r w:rsidRPr="00857DE1">
              <w:rPr>
                <w:rStyle w:val="Hyperlink"/>
                <w:noProof/>
              </w:rPr>
              <w:t>4.2</w:t>
            </w:r>
            <w:r>
              <w:rPr>
                <w:rFonts w:asciiTheme="minorHAnsi" w:eastAsiaTheme="minorEastAsia" w:hAnsiTheme="minorHAnsi"/>
                <w:noProof/>
                <w:lang w:eastAsia="en-AU"/>
              </w:rPr>
              <w:tab/>
            </w:r>
            <w:r w:rsidRPr="00857DE1">
              <w:rPr>
                <w:rStyle w:val="Hyperlink"/>
                <w:noProof/>
              </w:rPr>
              <w:t>The Disk-on-Disk System</w:t>
            </w:r>
            <w:r>
              <w:rPr>
                <w:noProof/>
                <w:webHidden/>
              </w:rPr>
              <w:tab/>
            </w:r>
            <w:r>
              <w:rPr>
                <w:noProof/>
                <w:webHidden/>
              </w:rPr>
              <w:fldChar w:fldCharType="begin"/>
            </w:r>
            <w:r>
              <w:rPr>
                <w:noProof/>
                <w:webHidden/>
              </w:rPr>
              <w:instrText xml:space="preserve"> PAGEREF _Toc41917179 \h </w:instrText>
            </w:r>
            <w:r>
              <w:rPr>
                <w:noProof/>
                <w:webHidden/>
              </w:rPr>
            </w:r>
            <w:r>
              <w:rPr>
                <w:noProof/>
                <w:webHidden/>
              </w:rPr>
              <w:fldChar w:fldCharType="separate"/>
            </w:r>
            <w:r>
              <w:rPr>
                <w:noProof/>
                <w:webHidden/>
              </w:rPr>
              <w:t>8</w:t>
            </w:r>
            <w:r>
              <w:rPr>
                <w:noProof/>
                <w:webHidden/>
              </w:rPr>
              <w:fldChar w:fldCharType="end"/>
            </w:r>
          </w:hyperlink>
        </w:p>
        <w:p w14:paraId="7959E78A" w14:textId="3DA47D74" w:rsidR="00581D11" w:rsidRDefault="00581D11">
          <w:pPr>
            <w:pStyle w:val="TOC2"/>
            <w:tabs>
              <w:tab w:val="left" w:pos="880"/>
              <w:tab w:val="right" w:leader="dot" w:pos="9742"/>
            </w:tabs>
            <w:rPr>
              <w:rFonts w:asciiTheme="minorHAnsi" w:eastAsiaTheme="minorEastAsia" w:hAnsiTheme="minorHAnsi"/>
              <w:noProof/>
              <w:lang w:eastAsia="en-AU"/>
            </w:rPr>
          </w:pPr>
          <w:hyperlink w:anchor="_Toc41917180" w:history="1">
            <w:r w:rsidRPr="00857DE1">
              <w:rPr>
                <w:rStyle w:val="Hyperlink"/>
                <w:noProof/>
              </w:rPr>
              <w:t>4.3</w:t>
            </w:r>
            <w:r>
              <w:rPr>
                <w:rFonts w:asciiTheme="minorHAnsi" w:eastAsiaTheme="minorEastAsia" w:hAnsiTheme="minorHAnsi"/>
                <w:noProof/>
                <w:lang w:eastAsia="en-AU"/>
              </w:rPr>
              <w:tab/>
            </w:r>
            <w:r w:rsidRPr="00857DE1">
              <w:rPr>
                <w:rStyle w:val="Hyperlink"/>
                <w:noProof/>
              </w:rPr>
              <w:t>Simulation</w:t>
            </w:r>
            <w:r>
              <w:rPr>
                <w:noProof/>
                <w:webHidden/>
              </w:rPr>
              <w:tab/>
            </w:r>
            <w:r>
              <w:rPr>
                <w:noProof/>
                <w:webHidden/>
              </w:rPr>
              <w:fldChar w:fldCharType="begin"/>
            </w:r>
            <w:r>
              <w:rPr>
                <w:noProof/>
                <w:webHidden/>
              </w:rPr>
              <w:instrText xml:space="preserve"> PAGEREF _Toc41917180 \h </w:instrText>
            </w:r>
            <w:r>
              <w:rPr>
                <w:noProof/>
                <w:webHidden/>
              </w:rPr>
            </w:r>
            <w:r>
              <w:rPr>
                <w:noProof/>
                <w:webHidden/>
              </w:rPr>
              <w:fldChar w:fldCharType="separate"/>
            </w:r>
            <w:r>
              <w:rPr>
                <w:noProof/>
                <w:webHidden/>
              </w:rPr>
              <w:t>10</w:t>
            </w:r>
            <w:r>
              <w:rPr>
                <w:noProof/>
                <w:webHidden/>
              </w:rPr>
              <w:fldChar w:fldCharType="end"/>
            </w:r>
          </w:hyperlink>
        </w:p>
        <w:p w14:paraId="0914A21B" w14:textId="098FD392"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81" w:history="1">
            <w:r w:rsidRPr="00857DE1">
              <w:rPr>
                <w:rStyle w:val="Hyperlink"/>
                <w:noProof/>
              </w:rPr>
              <w:t>5</w:t>
            </w:r>
            <w:r>
              <w:rPr>
                <w:rFonts w:asciiTheme="minorHAnsi" w:eastAsiaTheme="minorEastAsia" w:hAnsiTheme="minorHAnsi"/>
                <w:noProof/>
                <w:lang w:eastAsia="en-AU"/>
              </w:rPr>
              <w:tab/>
            </w:r>
            <w:r w:rsidRPr="00857DE1">
              <w:rPr>
                <w:rStyle w:val="Hyperlink"/>
                <w:noProof/>
              </w:rPr>
              <w:t>Control</w:t>
            </w:r>
            <w:r>
              <w:rPr>
                <w:noProof/>
                <w:webHidden/>
              </w:rPr>
              <w:tab/>
            </w:r>
            <w:r>
              <w:rPr>
                <w:noProof/>
                <w:webHidden/>
              </w:rPr>
              <w:fldChar w:fldCharType="begin"/>
            </w:r>
            <w:r>
              <w:rPr>
                <w:noProof/>
                <w:webHidden/>
              </w:rPr>
              <w:instrText xml:space="preserve"> PAGEREF _Toc41917181 \h </w:instrText>
            </w:r>
            <w:r>
              <w:rPr>
                <w:noProof/>
                <w:webHidden/>
              </w:rPr>
            </w:r>
            <w:r>
              <w:rPr>
                <w:noProof/>
                <w:webHidden/>
              </w:rPr>
              <w:fldChar w:fldCharType="separate"/>
            </w:r>
            <w:r>
              <w:rPr>
                <w:noProof/>
                <w:webHidden/>
              </w:rPr>
              <w:t>11</w:t>
            </w:r>
            <w:r>
              <w:rPr>
                <w:noProof/>
                <w:webHidden/>
              </w:rPr>
              <w:fldChar w:fldCharType="end"/>
            </w:r>
          </w:hyperlink>
        </w:p>
        <w:p w14:paraId="779B9AC8" w14:textId="29FFC09B" w:rsidR="00581D11" w:rsidRDefault="00581D11">
          <w:pPr>
            <w:pStyle w:val="TOC2"/>
            <w:tabs>
              <w:tab w:val="left" w:pos="880"/>
              <w:tab w:val="right" w:leader="dot" w:pos="9742"/>
            </w:tabs>
            <w:rPr>
              <w:rFonts w:asciiTheme="minorHAnsi" w:eastAsiaTheme="minorEastAsia" w:hAnsiTheme="minorHAnsi"/>
              <w:noProof/>
              <w:lang w:eastAsia="en-AU"/>
            </w:rPr>
          </w:pPr>
          <w:hyperlink w:anchor="_Toc41917182" w:history="1">
            <w:r w:rsidRPr="00857DE1">
              <w:rPr>
                <w:rStyle w:val="Hyperlink"/>
                <w:noProof/>
              </w:rPr>
              <w:t>5.1</w:t>
            </w:r>
            <w:r>
              <w:rPr>
                <w:rFonts w:asciiTheme="minorHAnsi" w:eastAsiaTheme="minorEastAsia" w:hAnsiTheme="minorHAnsi"/>
                <w:noProof/>
                <w:lang w:eastAsia="en-AU"/>
              </w:rPr>
              <w:tab/>
            </w:r>
            <w:r w:rsidRPr="00857DE1">
              <w:rPr>
                <w:rStyle w:val="Hyperlink"/>
                <w:noProof/>
              </w:rPr>
              <w:t>Controller design</w:t>
            </w:r>
            <w:r>
              <w:rPr>
                <w:noProof/>
                <w:webHidden/>
              </w:rPr>
              <w:tab/>
            </w:r>
            <w:r>
              <w:rPr>
                <w:noProof/>
                <w:webHidden/>
              </w:rPr>
              <w:fldChar w:fldCharType="begin"/>
            </w:r>
            <w:r>
              <w:rPr>
                <w:noProof/>
                <w:webHidden/>
              </w:rPr>
              <w:instrText xml:space="preserve"> PAGEREF _Toc41917182 \h </w:instrText>
            </w:r>
            <w:r>
              <w:rPr>
                <w:noProof/>
                <w:webHidden/>
              </w:rPr>
            </w:r>
            <w:r>
              <w:rPr>
                <w:noProof/>
                <w:webHidden/>
              </w:rPr>
              <w:fldChar w:fldCharType="separate"/>
            </w:r>
            <w:r>
              <w:rPr>
                <w:noProof/>
                <w:webHidden/>
              </w:rPr>
              <w:t>11</w:t>
            </w:r>
            <w:r>
              <w:rPr>
                <w:noProof/>
                <w:webHidden/>
              </w:rPr>
              <w:fldChar w:fldCharType="end"/>
            </w:r>
          </w:hyperlink>
        </w:p>
        <w:p w14:paraId="278DD49B" w14:textId="3229AB25" w:rsidR="00581D11" w:rsidRDefault="00581D11">
          <w:pPr>
            <w:pStyle w:val="TOC2"/>
            <w:tabs>
              <w:tab w:val="left" w:pos="880"/>
              <w:tab w:val="right" w:leader="dot" w:pos="9742"/>
            </w:tabs>
            <w:rPr>
              <w:rFonts w:asciiTheme="minorHAnsi" w:eastAsiaTheme="minorEastAsia" w:hAnsiTheme="minorHAnsi"/>
              <w:noProof/>
              <w:lang w:eastAsia="en-AU"/>
            </w:rPr>
          </w:pPr>
          <w:hyperlink w:anchor="_Toc41917183" w:history="1">
            <w:r w:rsidRPr="00857DE1">
              <w:rPr>
                <w:rStyle w:val="Hyperlink"/>
                <w:noProof/>
              </w:rPr>
              <w:t>5.2</w:t>
            </w:r>
            <w:r>
              <w:rPr>
                <w:rFonts w:asciiTheme="minorHAnsi" w:eastAsiaTheme="minorEastAsia" w:hAnsiTheme="minorHAnsi"/>
                <w:noProof/>
                <w:lang w:eastAsia="en-AU"/>
              </w:rPr>
              <w:tab/>
            </w:r>
            <w:r w:rsidRPr="00857DE1">
              <w:rPr>
                <w:rStyle w:val="Hyperlink"/>
                <w:noProof/>
              </w:rPr>
              <w:t>State estimation</w:t>
            </w:r>
            <w:r>
              <w:rPr>
                <w:noProof/>
                <w:webHidden/>
              </w:rPr>
              <w:tab/>
            </w:r>
            <w:r>
              <w:rPr>
                <w:noProof/>
                <w:webHidden/>
              </w:rPr>
              <w:fldChar w:fldCharType="begin"/>
            </w:r>
            <w:r>
              <w:rPr>
                <w:noProof/>
                <w:webHidden/>
              </w:rPr>
              <w:instrText xml:space="preserve"> PAGEREF _Toc41917183 \h </w:instrText>
            </w:r>
            <w:r>
              <w:rPr>
                <w:noProof/>
                <w:webHidden/>
              </w:rPr>
            </w:r>
            <w:r>
              <w:rPr>
                <w:noProof/>
                <w:webHidden/>
              </w:rPr>
              <w:fldChar w:fldCharType="separate"/>
            </w:r>
            <w:r>
              <w:rPr>
                <w:noProof/>
                <w:webHidden/>
              </w:rPr>
              <w:t>13</w:t>
            </w:r>
            <w:r>
              <w:rPr>
                <w:noProof/>
                <w:webHidden/>
              </w:rPr>
              <w:fldChar w:fldCharType="end"/>
            </w:r>
          </w:hyperlink>
        </w:p>
        <w:p w14:paraId="07221228" w14:textId="619C309F" w:rsidR="00581D11" w:rsidRDefault="00581D11">
          <w:pPr>
            <w:pStyle w:val="TOC3"/>
            <w:tabs>
              <w:tab w:val="left" w:pos="1320"/>
              <w:tab w:val="right" w:leader="dot" w:pos="9742"/>
            </w:tabs>
            <w:rPr>
              <w:rFonts w:asciiTheme="minorHAnsi" w:eastAsiaTheme="minorEastAsia" w:hAnsiTheme="minorHAnsi"/>
              <w:noProof/>
              <w:lang w:eastAsia="en-AU"/>
            </w:rPr>
          </w:pPr>
          <w:hyperlink w:anchor="_Toc41917184" w:history="1">
            <w:r w:rsidRPr="00857DE1">
              <w:rPr>
                <w:rStyle w:val="Hyperlink"/>
                <w:noProof/>
              </w:rPr>
              <w:t>5.2.1</w:t>
            </w:r>
            <w:r>
              <w:rPr>
                <w:rFonts w:asciiTheme="minorHAnsi" w:eastAsiaTheme="minorEastAsia" w:hAnsiTheme="minorHAnsi"/>
                <w:noProof/>
                <w:lang w:eastAsia="en-AU"/>
              </w:rPr>
              <w:tab/>
            </w:r>
            <w:r w:rsidRPr="00857DE1">
              <w:rPr>
                <w:rStyle w:val="Hyperlink"/>
                <w:noProof/>
              </w:rPr>
              <w:t>Computer Vision</w:t>
            </w:r>
            <w:r>
              <w:rPr>
                <w:noProof/>
                <w:webHidden/>
              </w:rPr>
              <w:tab/>
            </w:r>
            <w:r>
              <w:rPr>
                <w:noProof/>
                <w:webHidden/>
              </w:rPr>
              <w:fldChar w:fldCharType="begin"/>
            </w:r>
            <w:r>
              <w:rPr>
                <w:noProof/>
                <w:webHidden/>
              </w:rPr>
              <w:instrText xml:space="preserve"> PAGEREF _Toc41917184 \h </w:instrText>
            </w:r>
            <w:r>
              <w:rPr>
                <w:noProof/>
                <w:webHidden/>
              </w:rPr>
            </w:r>
            <w:r>
              <w:rPr>
                <w:noProof/>
                <w:webHidden/>
              </w:rPr>
              <w:fldChar w:fldCharType="separate"/>
            </w:r>
            <w:r>
              <w:rPr>
                <w:noProof/>
                <w:webHidden/>
              </w:rPr>
              <w:t>13</w:t>
            </w:r>
            <w:r>
              <w:rPr>
                <w:noProof/>
                <w:webHidden/>
              </w:rPr>
              <w:fldChar w:fldCharType="end"/>
            </w:r>
          </w:hyperlink>
        </w:p>
        <w:p w14:paraId="411F45D3" w14:textId="1D56881A" w:rsidR="00581D11" w:rsidRDefault="00581D11">
          <w:pPr>
            <w:pStyle w:val="TOC3"/>
            <w:tabs>
              <w:tab w:val="left" w:pos="1320"/>
              <w:tab w:val="right" w:leader="dot" w:pos="9742"/>
            </w:tabs>
            <w:rPr>
              <w:rFonts w:asciiTheme="minorHAnsi" w:eastAsiaTheme="minorEastAsia" w:hAnsiTheme="minorHAnsi"/>
              <w:noProof/>
              <w:lang w:eastAsia="en-AU"/>
            </w:rPr>
          </w:pPr>
          <w:hyperlink w:anchor="_Toc41917185" w:history="1">
            <w:r w:rsidRPr="00857DE1">
              <w:rPr>
                <w:rStyle w:val="Hyperlink"/>
                <w:noProof/>
              </w:rPr>
              <w:t>5.2.2</w:t>
            </w:r>
            <w:r>
              <w:rPr>
                <w:rFonts w:asciiTheme="minorHAnsi" w:eastAsiaTheme="minorEastAsia" w:hAnsiTheme="minorHAnsi"/>
                <w:noProof/>
                <w:lang w:eastAsia="en-AU"/>
              </w:rPr>
              <w:tab/>
            </w:r>
            <w:r w:rsidRPr="00857DE1">
              <w:rPr>
                <w:rStyle w:val="Hyperlink"/>
                <w:noProof/>
              </w:rPr>
              <w:t>The Kalman Filter</w:t>
            </w:r>
            <w:r>
              <w:rPr>
                <w:noProof/>
                <w:webHidden/>
              </w:rPr>
              <w:tab/>
            </w:r>
            <w:r>
              <w:rPr>
                <w:noProof/>
                <w:webHidden/>
              </w:rPr>
              <w:fldChar w:fldCharType="begin"/>
            </w:r>
            <w:r>
              <w:rPr>
                <w:noProof/>
                <w:webHidden/>
              </w:rPr>
              <w:instrText xml:space="preserve"> PAGEREF _Toc41917185 \h </w:instrText>
            </w:r>
            <w:r>
              <w:rPr>
                <w:noProof/>
                <w:webHidden/>
              </w:rPr>
            </w:r>
            <w:r>
              <w:rPr>
                <w:noProof/>
                <w:webHidden/>
              </w:rPr>
              <w:fldChar w:fldCharType="separate"/>
            </w:r>
            <w:r>
              <w:rPr>
                <w:noProof/>
                <w:webHidden/>
              </w:rPr>
              <w:t>17</w:t>
            </w:r>
            <w:r>
              <w:rPr>
                <w:noProof/>
                <w:webHidden/>
              </w:rPr>
              <w:fldChar w:fldCharType="end"/>
            </w:r>
          </w:hyperlink>
        </w:p>
        <w:p w14:paraId="67C67974" w14:textId="753D2086"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86" w:history="1">
            <w:r w:rsidRPr="00857DE1">
              <w:rPr>
                <w:rStyle w:val="Hyperlink"/>
                <w:noProof/>
              </w:rPr>
              <w:t>6</w:t>
            </w:r>
            <w:r>
              <w:rPr>
                <w:rFonts w:asciiTheme="minorHAnsi" w:eastAsiaTheme="minorEastAsia" w:hAnsiTheme="minorHAnsi"/>
                <w:noProof/>
                <w:lang w:eastAsia="en-AU"/>
              </w:rPr>
              <w:tab/>
            </w:r>
            <w:r w:rsidRPr="00857DE1">
              <w:rPr>
                <w:rStyle w:val="Hyperlink"/>
                <w:noProof/>
              </w:rPr>
              <w:t>Experiment Apparatus Design</w:t>
            </w:r>
            <w:r>
              <w:rPr>
                <w:noProof/>
                <w:webHidden/>
              </w:rPr>
              <w:tab/>
            </w:r>
            <w:r>
              <w:rPr>
                <w:noProof/>
                <w:webHidden/>
              </w:rPr>
              <w:fldChar w:fldCharType="begin"/>
            </w:r>
            <w:r>
              <w:rPr>
                <w:noProof/>
                <w:webHidden/>
              </w:rPr>
              <w:instrText xml:space="preserve"> PAGEREF _Toc41917186 \h </w:instrText>
            </w:r>
            <w:r>
              <w:rPr>
                <w:noProof/>
                <w:webHidden/>
              </w:rPr>
            </w:r>
            <w:r>
              <w:rPr>
                <w:noProof/>
                <w:webHidden/>
              </w:rPr>
              <w:fldChar w:fldCharType="separate"/>
            </w:r>
            <w:r>
              <w:rPr>
                <w:noProof/>
                <w:webHidden/>
              </w:rPr>
              <w:t>20</w:t>
            </w:r>
            <w:r>
              <w:rPr>
                <w:noProof/>
                <w:webHidden/>
              </w:rPr>
              <w:fldChar w:fldCharType="end"/>
            </w:r>
          </w:hyperlink>
        </w:p>
        <w:p w14:paraId="442E541F" w14:textId="7908062C"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87" w:history="1">
            <w:r w:rsidRPr="00857DE1">
              <w:rPr>
                <w:rStyle w:val="Hyperlink"/>
                <w:noProof/>
              </w:rPr>
              <w:t>7</w:t>
            </w:r>
            <w:r>
              <w:rPr>
                <w:rFonts w:asciiTheme="minorHAnsi" w:eastAsiaTheme="minorEastAsia" w:hAnsiTheme="minorHAnsi"/>
                <w:noProof/>
                <w:lang w:eastAsia="en-AU"/>
              </w:rPr>
              <w:tab/>
            </w:r>
            <w:r w:rsidRPr="00857DE1">
              <w:rPr>
                <w:rStyle w:val="Hyperlink"/>
                <w:noProof/>
              </w:rPr>
              <w:t>Manufacture</w:t>
            </w:r>
            <w:r>
              <w:rPr>
                <w:noProof/>
                <w:webHidden/>
              </w:rPr>
              <w:tab/>
            </w:r>
            <w:r>
              <w:rPr>
                <w:noProof/>
                <w:webHidden/>
              </w:rPr>
              <w:fldChar w:fldCharType="begin"/>
            </w:r>
            <w:r>
              <w:rPr>
                <w:noProof/>
                <w:webHidden/>
              </w:rPr>
              <w:instrText xml:space="preserve"> PAGEREF _Toc41917187 \h </w:instrText>
            </w:r>
            <w:r>
              <w:rPr>
                <w:noProof/>
                <w:webHidden/>
              </w:rPr>
            </w:r>
            <w:r>
              <w:rPr>
                <w:noProof/>
                <w:webHidden/>
              </w:rPr>
              <w:fldChar w:fldCharType="separate"/>
            </w:r>
            <w:r>
              <w:rPr>
                <w:noProof/>
                <w:webHidden/>
              </w:rPr>
              <w:t>22</w:t>
            </w:r>
            <w:r>
              <w:rPr>
                <w:noProof/>
                <w:webHidden/>
              </w:rPr>
              <w:fldChar w:fldCharType="end"/>
            </w:r>
          </w:hyperlink>
        </w:p>
        <w:p w14:paraId="405E0234" w14:textId="4421877D"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88" w:history="1">
            <w:r w:rsidRPr="00857DE1">
              <w:rPr>
                <w:rStyle w:val="Hyperlink"/>
                <w:noProof/>
              </w:rPr>
              <w:t>8</w:t>
            </w:r>
            <w:r>
              <w:rPr>
                <w:rFonts w:asciiTheme="minorHAnsi" w:eastAsiaTheme="minorEastAsia" w:hAnsiTheme="minorHAnsi"/>
                <w:noProof/>
                <w:lang w:eastAsia="en-AU"/>
              </w:rPr>
              <w:tab/>
            </w:r>
            <w:r w:rsidRPr="00857DE1">
              <w:rPr>
                <w:rStyle w:val="Hyperlink"/>
                <w:noProof/>
              </w:rPr>
              <w:t>Appendices</w:t>
            </w:r>
            <w:r>
              <w:rPr>
                <w:noProof/>
                <w:webHidden/>
              </w:rPr>
              <w:tab/>
            </w:r>
            <w:r>
              <w:rPr>
                <w:noProof/>
                <w:webHidden/>
              </w:rPr>
              <w:fldChar w:fldCharType="begin"/>
            </w:r>
            <w:r>
              <w:rPr>
                <w:noProof/>
                <w:webHidden/>
              </w:rPr>
              <w:instrText xml:space="preserve"> PAGEREF _Toc41917188 \h </w:instrText>
            </w:r>
            <w:r>
              <w:rPr>
                <w:noProof/>
                <w:webHidden/>
              </w:rPr>
            </w:r>
            <w:r>
              <w:rPr>
                <w:noProof/>
                <w:webHidden/>
              </w:rPr>
              <w:fldChar w:fldCharType="separate"/>
            </w:r>
            <w:r>
              <w:rPr>
                <w:noProof/>
                <w:webHidden/>
              </w:rPr>
              <w:t>23</w:t>
            </w:r>
            <w:r>
              <w:rPr>
                <w:noProof/>
                <w:webHidden/>
              </w:rPr>
              <w:fldChar w:fldCharType="end"/>
            </w:r>
          </w:hyperlink>
        </w:p>
        <w:p w14:paraId="71874FAB" w14:textId="7141D37B" w:rsidR="00581D11" w:rsidRDefault="00581D11">
          <w:pPr>
            <w:pStyle w:val="TOC1"/>
            <w:tabs>
              <w:tab w:val="left" w:pos="440"/>
              <w:tab w:val="right" w:leader="dot" w:pos="9742"/>
            </w:tabs>
            <w:rPr>
              <w:rFonts w:asciiTheme="minorHAnsi" w:eastAsiaTheme="minorEastAsia" w:hAnsiTheme="minorHAnsi"/>
              <w:noProof/>
              <w:lang w:eastAsia="en-AU"/>
            </w:rPr>
          </w:pPr>
          <w:hyperlink w:anchor="_Toc41917189" w:history="1">
            <w:r w:rsidRPr="00857DE1">
              <w:rPr>
                <w:rStyle w:val="Hyperlink"/>
                <w:noProof/>
              </w:rPr>
              <w:t>9</w:t>
            </w:r>
            <w:r>
              <w:rPr>
                <w:rFonts w:asciiTheme="minorHAnsi" w:eastAsiaTheme="minorEastAsia" w:hAnsiTheme="minorHAnsi"/>
                <w:noProof/>
                <w:lang w:eastAsia="en-AU"/>
              </w:rPr>
              <w:tab/>
            </w:r>
            <w:r w:rsidRPr="00857DE1">
              <w:rPr>
                <w:rStyle w:val="Hyperlink"/>
                <w:noProof/>
              </w:rPr>
              <w:t>References</w:t>
            </w:r>
            <w:r>
              <w:rPr>
                <w:noProof/>
                <w:webHidden/>
              </w:rPr>
              <w:tab/>
            </w:r>
            <w:r>
              <w:rPr>
                <w:noProof/>
                <w:webHidden/>
              </w:rPr>
              <w:fldChar w:fldCharType="begin"/>
            </w:r>
            <w:r>
              <w:rPr>
                <w:noProof/>
                <w:webHidden/>
              </w:rPr>
              <w:instrText xml:space="preserve"> PAGEREF _Toc41917189 \h </w:instrText>
            </w:r>
            <w:r>
              <w:rPr>
                <w:noProof/>
                <w:webHidden/>
              </w:rPr>
            </w:r>
            <w:r>
              <w:rPr>
                <w:noProof/>
                <w:webHidden/>
              </w:rPr>
              <w:fldChar w:fldCharType="separate"/>
            </w:r>
            <w:r>
              <w:rPr>
                <w:noProof/>
                <w:webHidden/>
              </w:rPr>
              <w:t>24</w:t>
            </w:r>
            <w:r>
              <w:rPr>
                <w:noProof/>
                <w:webHidden/>
              </w:rPr>
              <w:fldChar w:fldCharType="end"/>
            </w:r>
          </w:hyperlink>
        </w:p>
        <w:p w14:paraId="061E65A8" w14:textId="6F083799" w:rsidR="0021496D" w:rsidRDefault="0021496D" w:rsidP="0021496D">
          <w:pPr>
            <w:rPr>
              <w:b/>
              <w:bCs/>
              <w:noProof/>
            </w:rPr>
          </w:pPr>
          <w:r>
            <w:rPr>
              <w:b/>
              <w:bCs/>
              <w:noProof/>
            </w:rPr>
            <w:fldChar w:fldCharType="end"/>
          </w:r>
        </w:p>
      </w:sdtContent>
    </w:sdt>
    <w:p w14:paraId="2401DAF9" w14:textId="77777777" w:rsidR="00E00971" w:rsidRDefault="00E00971" w:rsidP="00BA1806"/>
    <w:p w14:paraId="54F78854" w14:textId="77777777" w:rsidR="00E00971" w:rsidRDefault="00E00971" w:rsidP="00BA1806">
      <w:pPr>
        <w:jc w:val="left"/>
      </w:pPr>
      <w:r>
        <w:br w:type="page"/>
      </w:r>
    </w:p>
    <w:p w14:paraId="3735E23F" w14:textId="2F65FFB8" w:rsidR="00E00971" w:rsidRDefault="00E00971" w:rsidP="00BA1806">
      <w:pPr>
        <w:pStyle w:val="Heading1"/>
      </w:pPr>
      <w:bookmarkStart w:id="1" w:name="_Toc41917175"/>
      <w:r>
        <w:lastRenderedPageBreak/>
        <w:t>Introduction</w:t>
      </w:r>
      <w:bookmarkEnd w:id="1"/>
    </w:p>
    <w:p w14:paraId="35018C58" w14:textId="77777777" w:rsidR="00581D11" w:rsidRDefault="00581D11" w:rsidP="00581D11">
      <w:r>
        <w:t>The DoD system is an underactuated mechanical system of two disks. The top disk, called the object, is situated on top of the bottom disk, the hand. The top disk is free to roll but not translate out of plane with the bottom disk. The bottom disk is actuated.</w:t>
      </w:r>
    </w:p>
    <w:p w14:paraId="1771CB96" w14:textId="77777777" w:rsidR="00581D11" w:rsidRDefault="00581D11" w:rsidP="00581D11">
      <w:r>
        <w:t>The goal of the DoD system is to control the position of the top disk. In this case the desired position is the upright balancing position. There is no limitation currently in place for the position of the bottom disk.</w:t>
      </w:r>
    </w:p>
    <w:p w14:paraId="039BF524" w14:textId="7C6D3CA5" w:rsidR="00581D11" w:rsidRDefault="00581D11" w:rsidP="00581D11">
      <w:r>
        <w:t>Manipulation and control of a system where gripping of the object is possible is relatively straightforward as manipulators can directly influence the position or orientation of the object, called prehensile manipulation. Manipulation of the top disk in the DoD system is non-prehensile manipulation, as no such gripping action can occur.</w:t>
      </w:r>
      <w:r w:rsidR="00DF0C5E">
        <w:t xml:space="preserve"> Non-prehensile manipulations </w:t>
      </w:r>
    </w:p>
    <w:p w14:paraId="312D617B" w14:textId="77777777" w:rsidR="00581D11" w:rsidRPr="00581D11" w:rsidRDefault="00581D11" w:rsidP="00581D11"/>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78F72B39" w:rsidR="00A469A0" w:rsidRPr="006C52D5" w:rsidRDefault="00A469A0" w:rsidP="00A469A0">
      <w:pPr>
        <w:rPr>
          <w:bCs/>
          <w:color w:val="7030A0"/>
        </w:rPr>
      </w:pPr>
      <w:proofErr w:type="gramStart"/>
      <w:r w:rsidRPr="006C52D5">
        <w:rPr>
          <w:bCs/>
          <w:color w:val="7030A0"/>
        </w:rPr>
        <w:t>In order to</w:t>
      </w:r>
      <w:proofErr w:type="gramEnd"/>
      <w:r w:rsidRPr="006C52D5">
        <w:rPr>
          <w:bCs/>
          <w:color w:val="7030A0"/>
        </w:rPr>
        <w:t xml:space="preserve"> demonstrate the following capabilities:</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lastRenderedPageBreak/>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82BBAD4" w14:textId="6378DDA8" w:rsidR="00945852" w:rsidRDefault="003E556E" w:rsidP="00570E4A">
      <w:pPr>
        <w:rPr>
          <w:noProof/>
        </w:rPr>
      </w:pPr>
      <w:r w:rsidRPr="003E556E">
        <w:rPr>
          <w:noProof/>
        </w:rPr>
        <mc:AlternateContent>
          <mc:Choice Requires="wpg">
            <w:drawing>
              <wp:inline distT="0" distB="0" distL="0" distR="0" wp14:anchorId="2EDC6EBE" wp14:editId="0FADDBB8">
                <wp:extent cx="3405775" cy="2840631"/>
                <wp:effectExtent l="0" t="19050" r="23495" b="17145"/>
                <wp:docPr id="104" name="Group 62"/>
                <wp:cNvGraphicFramePr/>
                <a:graphic xmlns:a="http://schemas.openxmlformats.org/drawingml/2006/main">
                  <a:graphicData uri="http://schemas.microsoft.com/office/word/2010/wordprocessingGroup">
                    <wpg:wgp>
                      <wpg:cNvGrpSpPr/>
                      <wpg:grpSpPr>
                        <a:xfrm>
                          <a:off x="0" y="0"/>
                          <a:ext cx="3405775" cy="2840631"/>
                          <a:chOff x="0" y="0"/>
                          <a:chExt cx="3405775" cy="2840631"/>
                        </a:xfrm>
                      </wpg:grpSpPr>
                      <wps:wsp>
                        <wps:cNvPr id="105" name="TextBox 58"/>
                        <wps:cNvSpPr txBox="1"/>
                        <wps:spPr>
                          <a:xfrm>
                            <a:off x="665811" y="2171564"/>
                            <a:ext cx="684530" cy="461010"/>
                          </a:xfrm>
                          <a:prstGeom prst="rect">
                            <a:avLst/>
                          </a:prstGeom>
                          <a:noFill/>
                        </wps:spPr>
                        <wps:txbx>
                          <w:txbxContent>
                            <w:p w14:paraId="14C84011" w14:textId="77777777" w:rsidR="0021563E" w:rsidRDefault="0021563E"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wps:txbx>
                        <wps:bodyPr wrap="square" rtlCol="0">
                          <a:spAutoFit/>
                        </wps:bodyPr>
                      </wps:wsp>
                      <wpg:grpSp>
                        <wpg:cNvPr id="106" name="Group 106"/>
                        <wpg:cNvGrpSpPr/>
                        <wpg:grpSpPr>
                          <a:xfrm>
                            <a:off x="0" y="0"/>
                            <a:ext cx="3405775" cy="2840631"/>
                            <a:chOff x="0" y="0"/>
                            <a:chExt cx="3405775" cy="2840631"/>
                          </a:xfrm>
                        </wpg:grpSpPr>
                        <wps:wsp>
                          <wps:cNvPr id="107" name="Oval 107"/>
                          <wps:cNvSpPr/>
                          <wps:spPr>
                            <a:xfrm>
                              <a:off x="124577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Oval 108"/>
                          <wps:cNvSpPr/>
                          <wps:spPr>
                            <a:xfrm>
                              <a:off x="70577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traight Arrow Connector 109"/>
                          <wps:cNvCnPr>
                            <a:cxnSpLocks/>
                          </wps:cNvCnPr>
                          <wps:spPr>
                            <a:xfrm flipV="1">
                              <a:off x="2325775" y="996956"/>
                              <a:ext cx="763675" cy="763676"/>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0" name="Straight Arrow Connector 110"/>
                          <wps:cNvCnPr>
                            <a:cxnSpLocks/>
                          </wps:cNvCnPr>
                          <wps:spPr>
                            <a:xfrm flipV="1">
                              <a:off x="1245775" y="158162"/>
                              <a:ext cx="381838" cy="381838"/>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7" name="TextBox 56"/>
                          <wps:cNvSpPr txBox="1"/>
                          <wps:spPr>
                            <a:xfrm>
                              <a:off x="1351411" y="216792"/>
                              <a:ext cx="389890" cy="461010"/>
                            </a:xfrm>
                            <a:prstGeom prst="rect">
                              <a:avLst/>
                            </a:prstGeom>
                            <a:noFill/>
                          </wps:spPr>
                          <wps:txbx>
                            <w:txbxContent>
                              <w:p w14:paraId="614E8FD6" w14:textId="77777777" w:rsidR="0021563E" w:rsidRDefault="0021563E"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wps:txbx>
                          <wps:bodyPr wrap="square" rtlCol="0">
                            <a:spAutoFit/>
                          </wps:bodyPr>
                        </wps:wsp>
                        <wps:wsp>
                          <wps:cNvPr id="118" name="TextBox 57"/>
                          <wps:cNvSpPr txBox="1"/>
                          <wps:spPr>
                            <a:xfrm>
                              <a:off x="2635090" y="1254688"/>
                              <a:ext cx="389255" cy="461010"/>
                            </a:xfrm>
                            <a:prstGeom prst="rect">
                              <a:avLst/>
                            </a:prstGeom>
                            <a:noFill/>
                          </wps:spPr>
                          <wps:txbx>
                            <w:txbxContent>
                              <w:p w14:paraId="1DF0DF68" w14:textId="77777777" w:rsidR="0021563E" w:rsidRDefault="0021563E"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wps:txbx>
                          <wps:bodyPr wrap="square" rtlCol="0">
                            <a:spAutoFit/>
                          </wps:bodyPr>
                        </wps:wsp>
                        <wps:wsp>
                          <wps:cNvPr id="119" name="TextBox 59"/>
                          <wps:cNvSpPr txBox="1"/>
                          <wps:spPr>
                            <a:xfrm>
                              <a:off x="0" y="756686"/>
                              <a:ext cx="864870" cy="461010"/>
                            </a:xfrm>
                            <a:prstGeom prst="rect">
                              <a:avLst/>
                            </a:prstGeom>
                            <a:noFill/>
                          </wps:spPr>
                          <wps:txbx>
                            <w:txbxContent>
                              <w:p w14:paraId="3CB76A61" w14:textId="77777777" w:rsidR="0021563E" w:rsidRDefault="0021563E"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wps:txbx>
                          <wps:bodyPr wrap="square" rtlCol="0">
                            <a:spAutoFit/>
                          </wps:bodyPr>
                        </wps:wsp>
                      </wpg:grpSp>
                    </wpg:wgp>
                  </a:graphicData>
                </a:graphic>
              </wp:inline>
            </w:drawing>
          </mc:Choice>
          <mc:Fallback>
            <w:pict>
              <v:group w14:anchorId="2EDC6EBE" id="Group 62" o:spid="_x0000_s1029" style="width:268.15pt;height:223.65pt;mso-position-horizontal-relative:char;mso-position-vertical-relative:line" coordsize="3405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">
                <v:shape id="TextBox 58" o:spid="_x0000_s1030" type="#_x0000_t202" style="position:absolute;left:6658;top:21715;width:6845;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14C84011" w14:textId="77777777" w:rsidR="0021563E" w:rsidRDefault="0021563E"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v:textbox>
                </v:shape>
                <v:group id="Group 106" o:spid="_x0000_s1031" style="position:absolute;width:34057;height:28406" coordsize="3405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32" style="position:absolute;left:124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" filled="f" strokecolor="black [3213]" strokeweight="2.25pt">
                    <v:stroke joinstyle="miter"/>
                  </v:oval>
                  <v:oval id="Oval 108" o:spid="_x0000_s1033" style="position:absolute;left:70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" filled="f" strokecolor="black [3213]" strokeweight="2.25pt">
                    <v:stroke joinstyle="miter"/>
                  </v:oval>
                  <v:shapetype id="_x0000_t32" coordsize="21600,21600" o:spt="32" o:oned="t" path="m,l21600,21600e" filled="f">
                    <v:path arrowok="t" fillok="f" o:connecttype="none"/>
                    <o:lock v:ext="edit" shapetype="t"/>
                  </v:shapetype>
                  <v:shape id="Straight Arrow Connector 109" o:spid="_x0000_s1034" type="#_x0000_t32" style="position:absolute;left:23257;top:9969;width:7637;height:7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" strokecolor="black [3213]" strokeweight="1.5pt">
                    <v:stroke endarrow="block" joinstyle="miter"/>
                    <o:lock v:ext="edit" shapetype="f"/>
                  </v:shape>
                  <v:shape id="Straight Arrow Connector 110" o:spid="_x0000_s1035" type="#_x0000_t32" style="position:absolute;left:12457;top:1581;width:3819;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" strokecolor="black [3213]" strokeweight="1.5pt">
                    <v:stroke endarrow="block" joinstyle="miter"/>
                    <o:lock v:ext="edit" shapetype="f"/>
                  </v:shape>
                  <v:shape id="TextBox 56" o:spid="_x0000_s1036" type="#_x0000_t202" style="position:absolute;left:13514;top:2167;width:3899;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614E8FD6" w14:textId="77777777" w:rsidR="0021563E" w:rsidRDefault="0021563E"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v:textbox>
                  </v:shape>
                  <v:shape id="TextBox 57" o:spid="_x0000_s1037" type="#_x0000_t202" style="position:absolute;left:26350;top:12546;width:389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" filled="f" stroked="f">
                    <v:textbox style="mso-fit-shape-to-text:t">
                      <w:txbxContent>
                        <w:p w14:paraId="1DF0DF68" w14:textId="77777777" w:rsidR="0021563E" w:rsidRDefault="0021563E"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v:textbox>
                  </v:shape>
                  <v:shape id="TextBox 59" o:spid="_x0000_s1038" type="#_x0000_t202" style="position:absolute;top:7566;width:8648;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3CB76A61" w14:textId="77777777" w:rsidR="0021563E" w:rsidRDefault="0021563E"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v:textbox>
                  </v:shape>
                </v:group>
                <w10:anchorlock/>
              </v:group>
            </w:pict>
          </mc:Fallback>
        </mc:AlternateContent>
      </w:r>
    </w:p>
    <w:p w14:paraId="233807CF" w14:textId="77777777" w:rsidR="003E556E" w:rsidRPr="00945852" w:rsidRDefault="003E556E" w:rsidP="00570E4A"/>
    <w:p w14:paraId="73B42BB8" w14:textId="77777777" w:rsidR="00E00971" w:rsidRDefault="00E00971" w:rsidP="00BA1806">
      <w:pPr>
        <w:jc w:val="left"/>
      </w:pPr>
      <w:r>
        <w:br w:type="page"/>
      </w:r>
    </w:p>
    <w:p w14:paraId="678DA33E" w14:textId="353ACF8C" w:rsidR="00A81A95" w:rsidRDefault="00A81A95" w:rsidP="00BA1806">
      <w:pPr>
        <w:pStyle w:val="Heading1"/>
      </w:pPr>
      <w:bookmarkStart w:id="2" w:name="_Toc41917176"/>
      <w:r>
        <w:lastRenderedPageBreak/>
        <w:t>Literature Review</w:t>
      </w:r>
      <w:bookmarkEnd w:id="2"/>
    </w:p>
    <w:p w14:paraId="3C84BCDB" w14:textId="6B2B947D" w:rsidR="00A81A95" w:rsidRDefault="00A81A95" w:rsidP="00A81A95"/>
    <w:p w14:paraId="01EC6BB0" w14:textId="65EBDE2E" w:rsidR="00A81A95" w:rsidRDefault="00A81A95" w:rsidP="00A81A95"/>
    <w:p w14:paraId="24B7811A" w14:textId="29FCC895" w:rsidR="00A81A95" w:rsidRDefault="00A81A95" w:rsidP="00A81A95"/>
    <w:p w14:paraId="61A7B359" w14:textId="654D6BD7" w:rsidR="00F91817" w:rsidRDefault="00F91817" w:rsidP="00A81A95"/>
    <w:p w14:paraId="662EF98F" w14:textId="3328D6B7" w:rsidR="00F91817" w:rsidRDefault="00F91817" w:rsidP="00A81A95"/>
    <w:p w14:paraId="40C1F64F" w14:textId="6C1307A4" w:rsidR="00F91817" w:rsidRDefault="00F91817" w:rsidP="00A81A95"/>
    <w:p w14:paraId="311921B4" w14:textId="77777777" w:rsidR="00F91817" w:rsidRDefault="00F91817"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3" w:name="_Ref41909631"/>
      <w:bookmarkStart w:id="4" w:name="_Ref41909642"/>
      <w:bookmarkStart w:id="5" w:name="_Toc41917177"/>
      <w:r>
        <w:lastRenderedPageBreak/>
        <w:t>Modelling and Simulation</w:t>
      </w:r>
      <w:bookmarkEnd w:id="3"/>
      <w:bookmarkEnd w:id="4"/>
      <w:bookmarkEnd w:id="5"/>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6" w:name="_Toc41917178"/>
      <w:r>
        <w:t>Euler-Lagrange Method</w:t>
      </w:r>
      <w:bookmarkEnd w:id="6"/>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7BF98A9B"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3166EE">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3166EE">
        <w:rPr>
          <w:noProof/>
        </w:rPr>
        <w:t>[1]</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7" w:name="NumberRef7055475116"/>
        <w:tc>
          <w:tcPr>
            <w:tcW w:w="720" w:type="dxa"/>
            <w:shd w:val="clear" w:color="auto" w:fill="auto"/>
            <w:vAlign w:val="center"/>
          </w:tcPr>
          <w:p w14:paraId="37B04F0B" w14:textId="01A3F19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w:instrText>
              </w:r>
            </w:fldSimple>
            <w:r>
              <w:instrText>)</w:instrText>
            </w:r>
            <w:r>
              <w:fldChar w:fldCharType="end"/>
            </w:r>
            <w:bookmarkEnd w:id="7"/>
          </w:p>
        </w:tc>
      </w:tr>
    </w:tbl>
    <w:p w14:paraId="63F0FDF0" w14:textId="482045A6"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3166EE">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3166EE">
        <w:rPr>
          <w:rFonts w:eastAsiaTheme="minorEastAsia"/>
          <w:iCs/>
          <w:noProof/>
        </w:rPr>
        <w:t>[2]</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21563E"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8" w:name="NumberRef5334240198"/>
        <w:tc>
          <w:tcPr>
            <w:tcW w:w="720" w:type="dxa"/>
            <w:shd w:val="clear" w:color="auto" w:fill="auto"/>
            <w:vAlign w:val="center"/>
          </w:tcPr>
          <w:p w14:paraId="21223F85" w14:textId="6D957D6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w:instrText>
              </w:r>
            </w:fldSimple>
            <w:r>
              <w:instrText>)</w:instrText>
            </w:r>
            <w:r>
              <w:fldChar w:fldCharType="end"/>
            </w:r>
            <w:bookmarkEnd w:id="8"/>
          </w:p>
        </w:tc>
      </w:tr>
    </w:tbl>
    <w:p w14:paraId="03234053" w14:textId="78D2009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9" w:name="NumberRef5795186162"/>
        <w:tc>
          <w:tcPr>
            <w:tcW w:w="720" w:type="dxa"/>
            <w:shd w:val="clear" w:color="auto" w:fill="auto"/>
            <w:vAlign w:val="center"/>
          </w:tcPr>
          <w:p w14:paraId="1DEFCF40" w14:textId="4A1999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3</w:instrText>
              </w:r>
            </w:fldSimple>
            <w:r>
              <w:instrText>)</w:instrText>
            </w:r>
            <w:r>
              <w:fldChar w:fldCharType="end"/>
            </w:r>
            <w:bookmarkEnd w:id="9"/>
          </w:p>
        </w:tc>
      </w:tr>
    </w:tbl>
    <w:p w14:paraId="36B00F10" w14:textId="2DE9E916"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21563E"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10" w:name="NumberRef2895624638"/>
        <w:tc>
          <w:tcPr>
            <w:tcW w:w="720" w:type="dxa"/>
            <w:shd w:val="clear" w:color="auto" w:fill="auto"/>
            <w:vAlign w:val="center"/>
          </w:tcPr>
          <w:p w14:paraId="225CC8C1" w14:textId="20AA96B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4</w:instrText>
              </w:r>
            </w:fldSimple>
            <w:r>
              <w:instrText>)</w:instrText>
            </w:r>
            <w:r>
              <w:fldChar w:fldCharType="end"/>
            </w:r>
            <w:bookmarkEnd w:id="10"/>
          </w:p>
        </w:tc>
      </w:tr>
    </w:tbl>
    <w:p w14:paraId="1F6D4FDE" w14:textId="45698359" w:rsidR="00A81A95" w:rsidRDefault="007B014F" w:rsidP="00A81A95">
      <w:r>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DB6C5A">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DB6C5A">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DB6C5A">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DB6C5A">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21563E"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5C7D845D"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5</w:instrText>
              </w:r>
            </w:fldSimple>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3F436BB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6</w:instrText>
              </w:r>
            </w:fldSimple>
            <w:r>
              <w:instrText>)</w:instrText>
            </w:r>
            <w:r>
              <w:fldChar w:fldCharType="end"/>
            </w:r>
          </w:p>
        </w:tc>
      </w:tr>
    </w:tbl>
    <w:p w14:paraId="41938750" w14:textId="61755645" w:rsidR="007B014F" w:rsidRPr="007B014F" w:rsidRDefault="0021563E"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0A47F5F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7</w:instrText>
              </w:r>
            </w:fldSimple>
            <w:r>
              <w:instrText>)</w:instrText>
            </w:r>
            <w:r>
              <w:fldChar w:fldCharType="end"/>
            </w:r>
          </w:p>
        </w:tc>
      </w:tr>
    </w:tbl>
    <w:p w14:paraId="67BC8DBF" w14:textId="0B390BDB" w:rsidR="00DC7361" w:rsidRDefault="00DC7361" w:rsidP="00DC7361">
      <w:r>
        <w:t xml:space="preserve">A model of this form for the DoD system is developed in </w:t>
      </w:r>
      <w:r>
        <w:fldChar w:fldCharType="begin"/>
      </w:r>
      <w:r>
        <w:instrText xml:space="preserve"> REF _Ref40724855 \r \h </w:instrText>
      </w:r>
      <w:r>
        <w:fldChar w:fldCharType="separate"/>
      </w:r>
      <w:r w:rsidR="00DB6C5A">
        <w:t>4.2</w:t>
      </w:r>
      <w:r>
        <w:fldChar w:fldCharType="end"/>
      </w:r>
      <w:r>
        <w:t>.</w:t>
      </w:r>
    </w:p>
    <w:p w14:paraId="44E63C2A" w14:textId="79B9CB63" w:rsidR="007B014F" w:rsidRDefault="00DC7361" w:rsidP="00DC7361">
      <w:pPr>
        <w:pStyle w:val="Heading2"/>
      </w:pPr>
      <w:bookmarkStart w:id="11" w:name="_Ref40724855"/>
      <w:bookmarkStart w:id="12" w:name="_Toc41917179"/>
      <w:r>
        <w:t>The Disk-on-Disk System</w:t>
      </w:r>
      <w:bookmarkEnd w:id="11"/>
      <w:bookmarkEnd w:id="12"/>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52040090"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B6C5A">
        <w:t xml:space="preserve">Figure </w:t>
      </w:r>
      <w:r w:rsidR="00DB6C5A">
        <w:rPr>
          <w:noProof/>
        </w:rPr>
        <w:t>1</w:t>
      </w:r>
      <w:r w:rsidR="00DB55B6">
        <w:fldChar w:fldCharType="end"/>
      </w:r>
      <w:r w:rsidR="00DB55B6">
        <w:t xml:space="preserve"> shows the layout of the DoD system.</w:t>
      </w:r>
    </w:p>
    <w:p w14:paraId="3108757E" w14:textId="212A6B9C" w:rsidR="00DB55B6" w:rsidRDefault="00DF0C5E" w:rsidP="00DB55B6">
      <w:pPr>
        <w:keepNext/>
        <w:jc w:val="center"/>
      </w:pPr>
      <w:r w:rsidRPr="00DF0C5E">
        <mc:AlternateContent>
          <mc:Choice Requires="wpg">
            <w:drawing>
              <wp:inline distT="0" distB="0" distL="0" distR="0" wp14:anchorId="736F15D6" wp14:editId="287673A2">
                <wp:extent cx="3604727" cy="2840631"/>
                <wp:effectExtent l="0" t="19050" r="0" b="17145"/>
                <wp:docPr id="50" name="Group 28"/>
                <wp:cNvGraphicFramePr xmlns:a="http://schemas.openxmlformats.org/drawingml/2006/main"/>
                <a:graphic xmlns:a="http://schemas.openxmlformats.org/drawingml/2006/main">
                  <a:graphicData uri="http://schemas.microsoft.com/office/word/2010/wordprocessingGroup">
                    <wpg:wgp>
                      <wpg:cNvGrpSpPr/>
                      <wpg:grpSpPr>
                        <a:xfrm>
                          <a:off x="0" y="0"/>
                          <a:ext cx="3604727" cy="2840631"/>
                          <a:chOff x="0" y="0"/>
                          <a:chExt cx="3604727" cy="2840631"/>
                        </a:xfrm>
                      </wpg:grpSpPr>
                      <wpg:grpSp>
                        <wpg:cNvPr id="51" name="Group 51"/>
                        <wpg:cNvGrpSpPr/>
                        <wpg:grpSpPr>
                          <a:xfrm>
                            <a:off x="0" y="0"/>
                            <a:ext cx="3604727" cy="2840631"/>
                            <a:chOff x="0" y="0"/>
                            <a:chExt cx="3604727" cy="2840631"/>
                          </a:xfrm>
                        </wpg:grpSpPr>
                        <wpg:grpSp>
                          <wpg:cNvPr id="52" name="Group 52"/>
                          <wpg:cNvGrpSpPr/>
                          <wpg:grpSpPr>
                            <a:xfrm>
                              <a:off x="0" y="0"/>
                              <a:ext cx="3604727" cy="2840631"/>
                              <a:chOff x="0" y="0"/>
                              <a:chExt cx="3604727" cy="2840631"/>
                            </a:xfrm>
                          </wpg:grpSpPr>
                          <wpg:grpSp>
                            <wpg:cNvPr id="53" name="Group 53"/>
                            <wpg:cNvGrpSpPr/>
                            <wpg:grpSpPr>
                              <a:xfrm>
                                <a:off x="515715" y="0"/>
                                <a:ext cx="2700000" cy="2840631"/>
                                <a:chOff x="515715" y="0"/>
                                <a:chExt cx="2700000" cy="2840631"/>
                              </a:xfrm>
                            </wpg:grpSpPr>
                            <wps:wsp>
                              <wps:cNvPr id="54" name="Oval 54"/>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Straight Connector 56"/>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8" name="Straight Arrow Connector 58"/>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59" name="Straight Arrow Connector 59"/>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0" name="Straight Arrow Connector 60"/>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1" name="Straight Connector 61"/>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3" name="Straight Arrow Connector 63"/>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64" name="Arc 64"/>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 name="Straight Connector 65"/>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6" name="Arc 66"/>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7" name="Arc 67"/>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8" name="Arc 68"/>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9" name="TextBox 62"/>
                              <wps:cNvSpPr txBox="1"/>
                              <wps:spPr>
                                <a:xfrm>
                                  <a:off x="2695128" y="1677256"/>
                                  <a:ext cx="297815" cy="431165"/>
                                </a:xfrm>
                                <a:prstGeom prst="rect">
                                  <a:avLst/>
                                </a:prstGeom>
                                <a:noFill/>
                              </wps:spPr>
                              <wps:txbx>
                                <w:txbxContent>
                                  <w:p w14:paraId="33775696"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none" rtlCol="0">
                                <a:spAutoFit/>
                              </wps:bodyPr>
                            </wps:wsp>
                            <wps:wsp>
                              <wps:cNvPr id="70" name="TextBox 63"/>
                              <wps:cNvSpPr txBox="1"/>
                              <wps:spPr>
                                <a:xfrm>
                                  <a:off x="2084051" y="783725"/>
                                  <a:ext cx="300355" cy="431165"/>
                                </a:xfrm>
                                <a:prstGeom prst="rect">
                                  <a:avLst/>
                                </a:prstGeom>
                                <a:noFill/>
                              </wps:spPr>
                              <wps:txbx>
                                <w:txbxContent>
                                  <w:p w14:paraId="04417F3A"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none" rtlCol="0">
                                <a:spAutoFit/>
                              </wps:bodyPr>
                            </wps:wsp>
                            <wps:wsp>
                              <wps:cNvPr id="71" name="TextBox 65"/>
                              <wps:cNvSpPr txBox="1"/>
                              <wps:spPr>
                                <a:xfrm>
                                  <a:off x="1603573" y="1361811"/>
                                  <a:ext cx="389890" cy="401320"/>
                                </a:xfrm>
                                <a:prstGeom prst="rect">
                                  <a:avLst/>
                                </a:prstGeom>
                                <a:noFill/>
                              </wps:spPr>
                              <wps:txbx>
                                <w:txbxContent>
                                  <w:p w14:paraId="5FBA9987"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spAutoFit/>
                              </wps:bodyPr>
                            </wps:wsp>
                            <wps:wsp>
                              <wps:cNvPr id="72" name="TextBox 66"/>
                              <wps:cNvSpPr txBox="1"/>
                              <wps:spPr>
                                <a:xfrm>
                                  <a:off x="1620728" y="1053234"/>
                                  <a:ext cx="389890" cy="401320"/>
                                </a:xfrm>
                                <a:prstGeom prst="rect">
                                  <a:avLst/>
                                </a:prstGeom>
                                <a:noFill/>
                              </wps:spPr>
                              <wps:txbx>
                                <w:txbxContent>
                                  <w:p w14:paraId="14A0B87F"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spAutoFit/>
                              </wps:bodyPr>
                            </wps:wsp>
                            <wps:wsp>
                              <wps:cNvPr id="73" name="TextBox 67"/>
                              <wps:cNvSpPr txBox="1"/>
                              <wps:spPr>
                                <a:xfrm>
                                  <a:off x="1835970" y="991814"/>
                                  <a:ext cx="389890" cy="401320"/>
                                </a:xfrm>
                                <a:prstGeom prst="rect">
                                  <a:avLst/>
                                </a:prstGeom>
                                <a:noFill/>
                              </wps:spPr>
                              <wps:txbx>
                                <w:txbxContent>
                                  <w:p w14:paraId="74D29B8D"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spAutoFit/>
                              </wps:bodyPr>
                            </wps:wsp>
                            <wps:wsp>
                              <wps:cNvPr id="74" name="TextBox 68"/>
                              <wps:cNvSpPr txBox="1"/>
                              <wps:spPr>
                                <a:xfrm>
                                  <a:off x="603373" y="271662"/>
                                  <a:ext cx="389255" cy="401320"/>
                                </a:xfrm>
                                <a:prstGeom prst="rect">
                                  <a:avLst/>
                                </a:prstGeom>
                                <a:noFill/>
                              </wps:spPr>
                              <wps:txbx>
                                <w:txbxContent>
                                  <w:p w14:paraId="4EA671FF"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spAutoFit/>
                              </wps:bodyPr>
                            </wps:wsp>
                            <wps:wsp>
                              <wps:cNvPr id="75" name="TextBox 72"/>
                              <wps:cNvSpPr txBox="1"/>
                              <wps:spPr>
                                <a:xfrm>
                                  <a:off x="2019859" y="1707903"/>
                                  <a:ext cx="330835" cy="461010"/>
                                </a:xfrm>
                                <a:prstGeom prst="rect">
                                  <a:avLst/>
                                </a:prstGeom>
                                <a:noFill/>
                              </wps:spPr>
                              <wps:txbx>
                                <w:txbxContent>
                                  <w:p w14:paraId="6270348D"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none" rtlCol="0">
                                <a:spAutoFit/>
                              </wps:bodyPr>
                            </wps:wsp>
                          </wpg:grpSp>
                          <wps:wsp>
                            <wps:cNvPr id="76" name="Straight Arrow Connector 76"/>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7" name="TextBox 75"/>
                            <wps:cNvSpPr txBox="1"/>
                            <wps:spPr>
                              <a:xfrm>
                                <a:off x="1092345" y="21366"/>
                                <a:ext cx="408940" cy="371475"/>
                              </a:xfrm>
                              <a:prstGeom prst="rect">
                                <a:avLst/>
                              </a:prstGeom>
                              <a:noFill/>
                            </wps:spPr>
                            <wps:txbx>
                              <w:txbxContent>
                                <w:p w14:paraId="059CFB2A"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spAutoFit/>
                            </wps:bodyPr>
                          </wps:wsp>
                          <wps:wsp>
                            <wps:cNvPr id="78" name="Straight Arrow Connector 78"/>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79" name="TextBox 79"/>
                            <wps:cNvSpPr txBox="1"/>
                            <wps:spPr>
                              <a:xfrm>
                                <a:off x="2481882" y="901938"/>
                                <a:ext cx="408940" cy="371475"/>
                              </a:xfrm>
                              <a:prstGeom prst="rect">
                                <a:avLst/>
                              </a:prstGeom>
                              <a:noFill/>
                            </wps:spPr>
                            <wps:txbx>
                              <w:txbxContent>
                                <w:p w14:paraId="725C29FC"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spAutoFit/>
                            </wps:bodyPr>
                          </wps:wsp>
                          <wps:wsp>
                            <wps:cNvPr id="80" name="Rectangle 80"/>
                            <wps:cNvSpPr/>
                            <wps:spPr>
                              <a:xfrm>
                                <a:off x="0" y="754317"/>
                                <a:ext cx="664210" cy="401320"/>
                              </a:xfrm>
                              <a:prstGeom prst="rect">
                                <a:avLst/>
                              </a:prstGeom>
                            </wps:spPr>
                            <wps:txbx>
                              <w:txbxContent>
                                <w:p w14:paraId="54C39D6F"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none">
                              <a:spAutoFit/>
                            </wps:bodyPr>
                          </wps:wsp>
                          <wps:wsp>
                            <wps:cNvPr id="81" name="Rectangle 81"/>
                            <wps:cNvSpPr/>
                            <wps:spPr>
                              <a:xfrm>
                                <a:off x="2930992" y="2308364"/>
                                <a:ext cx="673735" cy="401320"/>
                              </a:xfrm>
                              <a:prstGeom prst="rect">
                                <a:avLst/>
                              </a:prstGeom>
                            </wps:spPr>
                            <wps:txbx>
                              <w:txbxContent>
                                <w:p w14:paraId="6F7B92F3"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none">
                              <a:spAutoFit/>
                            </wps:bodyPr>
                          </wps:wsp>
                        </wpg:grpSp>
                        <wps:wsp>
                          <wps:cNvPr id="82" name="Straight Arrow Connector 82"/>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83" name="TextBox 34"/>
                          <wps:cNvSpPr txBox="1"/>
                          <wps:spPr>
                            <a:xfrm>
                              <a:off x="2368172" y="119094"/>
                              <a:ext cx="408940" cy="356870"/>
                            </a:xfrm>
                            <a:prstGeom prst="rect">
                              <a:avLst/>
                            </a:prstGeom>
                            <a:noFill/>
                          </wps:spPr>
                          <wps:txbx>
                            <w:txbxContent>
                              <w:p w14:paraId="72C15622"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spAutoFit/>
                          </wps:bodyPr>
                        </wps:wsp>
                      </wpg:grpSp>
                      <wpg:grpSp>
                        <wpg:cNvPr id="84" name="Group 84"/>
                        <wpg:cNvGrpSpPr/>
                        <wpg:grpSpPr>
                          <a:xfrm>
                            <a:off x="1942674" y="1487317"/>
                            <a:ext cx="333375" cy="345454"/>
                            <a:chOff x="1942674" y="1487317"/>
                            <a:chExt cx="333375" cy="345454"/>
                          </a:xfrm>
                        </wpg:grpSpPr>
                        <wps:wsp>
                          <wps:cNvPr id="85" name="Arc 85"/>
                          <wps:cNvSpPr/>
                          <wps:spPr>
                            <a:xfrm>
                              <a:off x="1942674" y="1487317"/>
                              <a:ext cx="333375" cy="345454"/>
                            </a:xfrm>
                            <a:prstGeom prst="arc">
                              <a:avLst>
                                <a:gd name="adj1" fmla="val 9718028"/>
                                <a:gd name="adj2" fmla="val 1656931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6" name="Straight Arrow Connector 86"/>
                          <wps:cNvCnPr>
                            <a:cxnSpLocks/>
                          </wps:cNvCnPr>
                          <wps:spPr>
                            <a:xfrm>
                              <a:off x="1950337" y="1711815"/>
                              <a:ext cx="27262" cy="60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TextBox 53"/>
                        <wps:cNvSpPr txBox="1"/>
                        <wps:spPr>
                          <a:xfrm>
                            <a:off x="1699546" y="1643029"/>
                            <a:ext cx="408940" cy="356870"/>
                          </a:xfrm>
                          <a:prstGeom prst="rect">
                            <a:avLst/>
                          </a:prstGeom>
                          <a:noFill/>
                        </wps:spPr>
                        <wps:txbx>
                          <w:txbxContent>
                            <w:p w14:paraId="7E1238E1"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rPr>
                                    <m:t>τ</m:t>
                                  </m:r>
                                </m:oMath>
                              </m:oMathPara>
                            </w:p>
                          </w:txbxContent>
                        </wps:txbx>
                        <wps:bodyPr wrap="square" rtlCol="0">
                          <a:spAutoFit/>
                        </wps:bodyPr>
                      </wps:wsp>
                    </wpg:wgp>
                  </a:graphicData>
                </a:graphic>
              </wp:inline>
            </w:drawing>
          </mc:Choice>
          <mc:Fallback>
            <w:pict>
              <v:group w14:anchorId="736F15D6" id="Group 28" o:spid="_x0000_s1039" style="width:283.85pt;height:223.65pt;mso-position-horizontal-relative:char;mso-position-vertical-relative:line" coordsize="3604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">
                <v:group id="Group 51" o:spid="_x0000_s1040"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52" o:spid="_x0000_s1041"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42"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oval id="Oval 54" o:spid="_x0000_s1043"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" filled="f" strokecolor="black [3213]" strokeweight="2.25pt">
                        <v:stroke joinstyle="miter"/>
                      </v:oval>
                      <v:oval id="Oval 55" o:spid="_x0000_s1044"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" filled="f" strokecolor="black [3213]" strokeweight="2.25pt">
                        <v:stroke joinstyle="miter"/>
                      </v:oval>
                      <v:line id="Straight Connector 56" o:spid="_x0000_s1045"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" strokecolor="black [3213]" strokeweight="1pt">
                        <v:stroke dashstyle="dash" joinstyle="miter"/>
                        <o:lock v:ext="edit" shapetype="f"/>
                      </v:line>
                      <v:shape id="Straight Arrow Connector 57" o:spid="_x0000_s1046"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" strokecolor="black [3213]" strokeweight="1.5pt">
                        <v:stroke endarrow="block" joinstyle="miter"/>
                        <o:lock v:ext="edit" shapetype="f"/>
                      </v:shape>
                      <v:shape id="Straight Arrow Connector 58" o:spid="_x0000_s1047"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o:lock v:ext="edit" shapetype="f"/>
                      </v:shape>
                      <v:shape id="Straight Arrow Connector 59" o:spid="_x0000_s1048"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" strokecolor="black [3213]" strokeweight="1.5pt">
                        <v:stroke endarrow="block" joinstyle="miter"/>
                        <o:lock v:ext="edit" shapetype="f"/>
                      </v:shape>
                      <v:shape id="Straight Arrow Connector 60" o:spid="_x0000_s1049"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" strokecolor="black [3213]" strokeweight="1.5pt">
                        <v:stroke endarrow="block" joinstyle="miter"/>
                        <o:lock v:ext="edit" shapetype="f"/>
                      </v:shape>
                      <v:line id="Straight Connector 61" o:spid="_x0000_s1050"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" strokecolor="black [3213]" strokeweight="1pt">
                        <v:stroke dashstyle="dash" joinstyle="miter"/>
                        <o:lock v:ext="edit" shapetype="f"/>
                      </v:line>
                      <v:shape id="Straight Arrow Connector 62" o:spid="_x0000_s1051"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o:lock v:ext="edit" shapetype="f"/>
                      </v:shape>
                      <v:shape id="Straight Arrow Connector 63" o:spid="_x0000_s1052"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" strokecolor="black [3213]" strokeweight="1.5pt">
                        <v:stroke endarrow="block" joinstyle="miter"/>
                        <o:lock v:ext="edit" shapetype="f"/>
                      </v:shape>
                      <v:shape id="Arc 64" o:spid="_x0000_s1053"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65" o:spid="_x0000_s1054"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" strokecolor="black [3213]" strokeweight="1pt">
                        <v:stroke dashstyle="dash" joinstyle="miter"/>
                        <o:lock v:ext="edit" shapetype="f"/>
                      </v:line>
                      <v:shape id="Arc 66" o:spid="_x0000_s1055"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67" o:spid="_x0000_s1056"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68" o:spid="_x0000_s1057"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58" type="#_x0000_t202" style="position:absolute;left:26951;top:16772;width:2978;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" filled="f" stroked="f">
                        <v:textbox style="mso-fit-shape-to-text:t">
                          <w:txbxContent>
                            <w:p w14:paraId="33775696"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59" type="#_x0000_t202" style="position:absolute;left:20840;top:7837;width:3004;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" filled="f" stroked="f">
                        <v:textbox style="mso-fit-shape-to-text:t">
                          <w:txbxContent>
                            <w:p w14:paraId="04417F3A"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60" type="#_x0000_t202" style="position:absolute;left:16035;top:13618;width:389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5FBA9987"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61" type="#_x0000_t202" style="position:absolute;left:16207;top:10532;width:389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14A0B87F"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62" type="#_x0000_t202" style="position:absolute;left:18359;top:9918;width:389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74D29B8D"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63" type="#_x0000_t202" style="position:absolute;left:6033;top:2716;width:3893;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4EA671FF"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64" type="#_x0000_t202" style="position:absolute;left:20198;top:17079;width:3308;height:46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" filled="f" stroked="f">
                        <v:textbox style="mso-fit-shape-to-text:t">
                          <w:txbxContent>
                            <w:p w14:paraId="6270348D"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76" o:spid="_x0000_s1065"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" strokecolor="black [3213]">
                      <v:stroke endarrow="block" joinstyle="miter"/>
                      <o:lock v:ext="edit" shapetype="f"/>
                    </v:shape>
                    <v:shape id="TextBox 75" o:spid="_x0000_s1066" type="#_x0000_t202" style="position:absolute;left:10923;top:213;width:408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059CFB2A"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78" o:spid="_x0000_s1067"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" strokecolor="black [3213]">
                      <v:stroke endarrow="block" joinstyle="miter"/>
                      <o:lock v:ext="edit" shapetype="f"/>
                    </v:shape>
                    <v:shape id="TextBox 79" o:spid="_x0000_s1068" type="#_x0000_t202" style="position:absolute;left:24818;top:9019;width:409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725C29FC"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80" o:spid="_x0000_s1069" style="position:absolute;top:7543;width:6642;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" filled="f" stroked="f">
                      <v:textbox style="mso-fit-shape-to-text:t">
                        <w:txbxContent>
                          <w:p w14:paraId="54C39D6F"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81" o:spid="_x0000_s1070" style="position:absolute;left:29309;top:23083;width:6738;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" filled="f" stroked="f">
                      <v:textbox style="mso-fit-shape-to-text:t">
                        <w:txbxContent>
                          <w:p w14:paraId="6F7B92F3" w14:textId="77777777" w:rsidR="00DF0C5E" w:rsidRDefault="00DF0C5E" w:rsidP="00DF0C5E">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82" o:spid="_x0000_s1071"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" strokecolor="black [3213]" strokeweight="1.5pt">
                    <v:stroke endarrow="block" joinstyle="miter"/>
                    <o:lock v:ext="edit" shapetype="f"/>
                  </v:shape>
                  <v:shape id="TextBox 34" o:spid="_x0000_s1072" type="#_x0000_t202" style="position:absolute;left:23681;top:1190;width:4090;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2zIwgAAANsAAAAPAAAAZHJzL2Rvd25yZXYueG1sRI9Pa8JA&#10;FMTvhX6H5RV6qxst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DSW2zIwgAAANsAAAAPAAAA&#10;AAAAAAAAAAAAAAcCAABkcnMvZG93bnJldi54bWxQSwUGAAAAAAMAAwC3AAAA9gIAAAAA&#10;" filled="f" stroked="f">
                    <v:textbox style="mso-fit-shape-to-text:t">
                      <w:txbxContent>
                        <w:p w14:paraId="72C15622"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rPr>
                                <m:t>g</m:t>
                              </m:r>
                            </m:oMath>
                          </m:oMathPara>
                        </w:p>
                      </w:txbxContent>
                    </v:textbox>
                  </v:shape>
                </v:group>
                <v:group id="Group 84" o:spid="_x0000_s1073" style="position:absolute;left:19426;top:14873;width:3334;height:3454" coordorigin="19426,14873" coordsize="3333,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Arc 85" o:spid="_x0000_s1074" style="position:absolute;left:19426;top:14873;width:3334;height:3454;visibility:visible;mso-wrap-style:square;v-text-anchor:middle" coordsize="333375,34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" path="m7663,224498nsc-8794,170217,1601,111020,35456,66226,71093,19074,127759,-5583,185200,1069l166688,172727,7663,224498xem7663,224498nfc-8794,170217,1601,111020,35456,66226,71093,19074,127759,-5583,185200,1069e" filled="f" strokecolor="black [3213]" strokeweight="1.5pt">
                    <v:stroke joinstyle="miter"/>
                    <v:path arrowok="t" o:connecttype="custom" o:connectlocs="7663,224498;35456,66226;185200,1069" o:connectangles="0,0,0"/>
                  </v:shape>
                  <v:shape id="Straight Arrow Connector 86" o:spid="_x0000_s1075" type="#_x0000_t32" style="position:absolute;left:19503;top:17118;width:272;height: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o:lock v:ext="edit" shapetype="f"/>
                  </v:shape>
                </v:group>
                <v:shape id="TextBox 53" o:spid="_x0000_s1076" type="#_x0000_t202" style="position:absolute;left:16995;top:16430;width:4089;height:3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" filled="f" stroked="f">
                  <v:textbox style="mso-fit-shape-to-text:t">
                    <w:txbxContent>
                      <w:p w14:paraId="7E1238E1" w14:textId="77777777" w:rsidR="00DF0C5E" w:rsidRDefault="00DF0C5E" w:rsidP="00DF0C5E">
                        <w:pPr>
                          <w:rPr>
                            <w:sz w:val="24"/>
                            <w:szCs w:val="24"/>
                          </w:rPr>
                        </w:pPr>
                        <m:oMathPara>
                          <m:oMathParaPr>
                            <m:jc m:val="centerGroup"/>
                          </m:oMathParaPr>
                          <m:oMath>
                            <m:r>
                              <w:rPr>
                                <w:rFonts w:ascii="Cambria Math" w:hAnsi="Cambria Math"/>
                                <w:color w:val="000000" w:themeColor="text1"/>
                                <w:kern w:val="24"/>
                              </w:rPr>
                              <m:t>τ</m:t>
                            </m:r>
                          </m:oMath>
                        </m:oMathPara>
                      </w:p>
                    </w:txbxContent>
                  </v:textbox>
                </v:shape>
                <w10:anchorlock/>
              </v:group>
            </w:pict>
          </mc:Fallback>
        </mc:AlternateContent>
      </w:r>
    </w:p>
    <w:p w14:paraId="27F1E374" w14:textId="15E91503" w:rsidR="00DB55B6" w:rsidRDefault="00DB55B6" w:rsidP="00DB55B6">
      <w:pPr>
        <w:pStyle w:val="Caption"/>
        <w:jc w:val="center"/>
      </w:pPr>
      <w:bookmarkStart w:id="13" w:name="_Ref40725758"/>
      <w:r>
        <w:t xml:space="preserve">Figure </w:t>
      </w:r>
      <w:fldSimple w:instr=" SEQ Figure \* ARABIC ">
        <w:r w:rsidR="003824DF">
          <w:rPr>
            <w:noProof/>
          </w:rPr>
          <w:t>1</w:t>
        </w:r>
      </w:fldSimple>
      <w:bookmarkEnd w:id="13"/>
      <w:r>
        <w:t>. Layout of ideal DoD system.</w:t>
      </w:r>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w:lastRenderedPageBreak/>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5B9D990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8</w:instrText>
              </w:r>
            </w:fldSimple>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0A913081"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9</w:instrText>
              </w:r>
            </w:fldSimple>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026E06D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0</w:instrText>
              </w:r>
            </w:fldSimple>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5B9C7A26"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1</w:instrText>
              </w:r>
            </w:fldSimple>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21563E"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33D8FF2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2</w:instrText>
              </w:r>
            </w:fldSimple>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21563E"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251DAEF3"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3</w:instrText>
              </w:r>
            </w:fldSimple>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21563E"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2C60130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4</w:instrText>
              </w:r>
            </w:fldSimple>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21563E"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3C45F02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5</w:instrText>
              </w:r>
            </w:fldSimple>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0316639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6</w:instrText>
              </w:r>
            </w:fldSimple>
            <w:r>
              <w:instrText>)</w:instrText>
            </w:r>
            <w:r>
              <w:fldChar w:fldCharType="end"/>
            </w:r>
          </w:p>
        </w:tc>
      </w:tr>
    </w:tbl>
    <w:p w14:paraId="741456B0" w14:textId="53AA2DDC" w:rsidR="00D85078" w:rsidRDefault="00DA3114" w:rsidP="007B014F">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497EEAAF"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7</w:instrText>
              </w:r>
            </w:fldSimple>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301D1E6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8</w:instrText>
              </w:r>
            </w:fldSimple>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488DAD1B"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19</w:instrText>
              </w:r>
            </w:fldSimple>
            <w:r>
              <w:instrText>)</w:instrText>
            </w:r>
            <w:r>
              <w:fldChar w:fldCharType="end"/>
            </w:r>
          </w:p>
        </w:tc>
      </w:tr>
    </w:tbl>
    <w:p w14:paraId="02A2A661" w14:textId="455742A5" w:rsidR="00D85078"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21563E"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14" w:name="NumberRef7747400999"/>
        <w:bookmarkStart w:id="15" w:name="NumberRef140176415"/>
        <w:tc>
          <w:tcPr>
            <w:tcW w:w="720" w:type="dxa"/>
            <w:shd w:val="clear" w:color="auto" w:fill="auto"/>
            <w:vAlign w:val="center"/>
          </w:tcPr>
          <w:p w14:paraId="73AA4FBD" w14:textId="636E73A9"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B6C5A">
                <w:rPr>
                  <w:noProof/>
                </w:rPr>
                <w:instrText>20</w:instrText>
              </w:r>
            </w:fldSimple>
            <w:r>
              <w:instrText>)</w:instrText>
            </w:r>
            <w:r>
              <w:fldChar w:fldCharType="end"/>
            </w:r>
            <w:bookmarkEnd w:id="14"/>
            <w:bookmarkEnd w:id="15"/>
          </w:p>
        </w:tc>
      </w:tr>
    </w:tbl>
    <w:p w14:paraId="05998646" w14:textId="2B85E5A2" w:rsidR="005C15D3" w:rsidRDefault="0080568F" w:rsidP="00D87DC3">
      <w:pPr>
        <w:pStyle w:val="Heading2"/>
      </w:pPr>
      <w:bookmarkStart w:id="16" w:name="_Toc41917180"/>
      <w:r>
        <w:t>Simulation</w:t>
      </w:r>
      <w:bookmarkEnd w:id="16"/>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21563E"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2D1738BE" w:rsidR="00BC4C57" w:rsidRDefault="00BC4C57" w:rsidP="00BC4C57">
            <w:pPr>
              <w:pStyle w:val="EquationNumberStyle"/>
            </w:pPr>
            <w:r>
              <w:fldChar w:fldCharType="begin"/>
            </w:r>
            <w:r>
              <w:instrText xml:space="preserve"> MACROBUTTON NumberReference \* MERGEFORMAT (</w:instrText>
            </w:r>
            <w:fldSimple w:instr=" SEQ EquationNumber \n \* Arabic \* MERGEFORMAT ">
              <w:r w:rsidR="00DB6C5A">
                <w:rPr>
                  <w:noProof/>
                </w:rPr>
                <w:instrText>21</w:instrText>
              </w:r>
            </w:fldSimple>
            <w:r>
              <w:instrText>)</w:instrText>
            </w:r>
            <w:r>
              <w:fldChar w:fldCharType="end"/>
            </w:r>
          </w:p>
        </w:tc>
      </w:tr>
    </w:tbl>
    <w:p w14:paraId="3F7D5FFE" w14:textId="3E48EB46"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DB6C5A">
        <w:t xml:space="preserve">Figure </w:t>
      </w:r>
      <w:r w:rsidR="00DB6C5A">
        <w:rPr>
          <w:noProof/>
        </w:rPr>
        <w:t>2</w:t>
      </w:r>
      <w:r>
        <w:fldChar w:fldCharType="end"/>
      </w:r>
      <w:r>
        <w:t xml:space="preserve"> below.</w:t>
      </w:r>
    </w:p>
    <w:p w14:paraId="5FD8E84B" w14:textId="77777777" w:rsidR="00D35F18" w:rsidRDefault="00A75581" w:rsidP="00D35F18">
      <w:pPr>
        <w:keepNext/>
      </w:pPr>
      <w:r w:rsidRPr="00A75581">
        <w:rPr>
          <w:noProof/>
        </w:rPr>
        <w:drawing>
          <wp:inline distT="0" distB="0" distL="0" distR="0" wp14:anchorId="4FBD1C6B" wp14:editId="70CF1B21">
            <wp:extent cx="6192520" cy="2765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109"/>
                    <a:stretch/>
                  </pic:blipFill>
                  <pic:spPr bwMode="auto">
                    <a:xfrm>
                      <a:off x="0" y="0"/>
                      <a:ext cx="6192520" cy="2765146"/>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1216E166" w:rsidR="00A75581" w:rsidRDefault="00D35F18" w:rsidP="00D35F18">
      <w:pPr>
        <w:pStyle w:val="Caption"/>
        <w:jc w:val="center"/>
      </w:pPr>
      <w:bookmarkStart w:id="17" w:name="_Ref40993406"/>
      <w:r>
        <w:t xml:space="preserve">Figure </w:t>
      </w:r>
      <w:fldSimple w:instr=" SEQ Figure \* ARABIC ">
        <w:r w:rsidR="003824DF">
          <w:rPr>
            <w:noProof/>
          </w:rPr>
          <w:t>2</w:t>
        </w:r>
      </w:fldSimple>
      <w:bookmarkEnd w:id="17"/>
      <w:r>
        <w:t>. Layout of Simulink model.</w:t>
      </w:r>
    </w:p>
    <w:p w14:paraId="20ED0C68" w14:textId="2A81F495" w:rsidR="00A75581" w:rsidRDefault="00D35F18" w:rsidP="0080568F">
      <w:r>
        <w:t>The derived model can now be verified using this simulation. If the object is initially position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DB6C5A">
        <w:t xml:space="preserve">Figure </w:t>
      </w:r>
      <w:r w:rsidR="00DB6C5A">
        <w:rPr>
          <w:noProof/>
        </w:rPr>
        <w:t>3</w:t>
      </w:r>
      <w:r w:rsidR="004C088F">
        <w:fldChar w:fldCharType="end"/>
      </w:r>
      <w:r w:rsidR="004C088F">
        <w:t xml:space="preserve"> below shows the results of running the simulation for these conditions, verifying that the model is a valid representation of the DoD system.</w:t>
      </w:r>
    </w:p>
    <w:p w14:paraId="074BF294" w14:textId="05F3A7C5" w:rsidR="00A75581" w:rsidRDefault="00A75581" w:rsidP="0080568F"/>
    <w:p w14:paraId="0C455C4E" w14:textId="77777777" w:rsidR="004C088F" w:rsidRDefault="00D35F18" w:rsidP="004C088F">
      <w:pPr>
        <w:keepNext/>
        <w:jc w:val="center"/>
      </w:pPr>
      <w:r w:rsidRPr="00D35F18">
        <w:rPr>
          <w:noProof/>
        </w:rPr>
        <w:lastRenderedPageBreak/>
        <w:drawing>
          <wp:inline distT="0" distB="0" distL="0" distR="0" wp14:anchorId="461C459A" wp14:editId="0554B4B4">
            <wp:extent cx="4798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F77DC8C" w14:textId="4D9FBA14" w:rsidR="00A75581" w:rsidRDefault="004C088F" w:rsidP="004C088F">
      <w:pPr>
        <w:pStyle w:val="Caption"/>
        <w:jc w:val="center"/>
      </w:pPr>
      <w:bookmarkStart w:id="18" w:name="_Ref40994266"/>
      <w:r>
        <w:t xml:space="preserve">Figure </w:t>
      </w:r>
      <w:fldSimple w:instr=" SEQ Figure \* ARABIC ">
        <w:r w:rsidR="003824DF">
          <w:rPr>
            <w:noProof/>
          </w:rPr>
          <w:t>3</w:t>
        </w:r>
      </w:fldSimple>
      <w:bookmarkEnd w:id="18"/>
      <w:r>
        <w:t>. Plots of hand and object angle and angular velocity.</w:t>
      </w:r>
    </w:p>
    <w:p w14:paraId="4573028D" w14:textId="67647A1F" w:rsidR="00881F61" w:rsidRDefault="00881F61" w:rsidP="00881F61">
      <w:pPr>
        <w:pStyle w:val="Heading1"/>
      </w:pPr>
      <w:bookmarkStart w:id="19" w:name="_Toc41917181"/>
      <w:r>
        <w:t>Control</w:t>
      </w:r>
      <w:bookmarkEnd w:id="19"/>
    </w:p>
    <w:p w14:paraId="14ADEE7A" w14:textId="654C88F2"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3166EE">
        <w:instrText xml:space="preserve"> ADDIN EN.CITE &lt;EndNote&gt;&lt;Cite&gt;&lt;Author&gt;Franklin&lt;/Author&gt;&lt;Year&gt;1998&lt;/Year&gt;&lt;RecNum&gt;7&lt;/RecNum&gt;&lt;DisplayText&gt;[3]&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3166EE">
        <w:rPr>
          <w:noProof/>
        </w:rPr>
        <w:t>[3]</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20" w:name="_Toc41917182"/>
      <w:r>
        <w:t>Controller design</w:t>
      </w:r>
      <w:bookmarkEnd w:id="20"/>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21563E"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21" w:name="NumberRef7607235909"/>
        <w:bookmarkStart w:id="22" w:name="NumberRef8144900203"/>
        <w:tc>
          <w:tcPr>
            <w:tcW w:w="720" w:type="dxa"/>
            <w:shd w:val="clear" w:color="auto" w:fill="auto"/>
            <w:vAlign w:val="center"/>
          </w:tcPr>
          <w:p w14:paraId="46AE3FF3" w14:textId="1E13D8A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2</w:instrText>
              </w:r>
            </w:fldSimple>
            <w:r>
              <w:instrText>)</w:instrText>
            </w:r>
            <w:r>
              <w:fldChar w:fldCharType="end"/>
            </w:r>
            <w:bookmarkEnd w:id="21"/>
            <w:bookmarkEnd w:id="22"/>
          </w:p>
        </w:tc>
      </w:tr>
      <w:tr w:rsidR="003166EE" w14:paraId="6B951965" w14:textId="77777777" w:rsidTr="003166EE">
        <w:tc>
          <w:tcPr>
            <w:tcW w:w="9022" w:type="dxa"/>
            <w:shd w:val="clear" w:color="auto" w:fill="auto"/>
            <w:vAlign w:val="center"/>
          </w:tcPr>
          <w:p w14:paraId="07B86D9E" w14:textId="3217780A" w:rsidR="003166EE" w:rsidRDefault="0021563E"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bookmarkStart w:id="23" w:name="NumberRef7090379000"/>
        <w:tc>
          <w:tcPr>
            <w:tcW w:w="720" w:type="dxa"/>
            <w:shd w:val="clear" w:color="auto" w:fill="auto"/>
            <w:vAlign w:val="center"/>
          </w:tcPr>
          <w:p w14:paraId="49520BA2" w14:textId="5B9BD867"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3</w:instrText>
              </w:r>
            </w:fldSimple>
            <w:r>
              <w:instrText>)</w:instrText>
            </w:r>
            <w:r>
              <w:fldChar w:fldCharType="end"/>
            </w:r>
            <w:bookmarkEnd w:id="23"/>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21563E"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42A8D605"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4</w:instrText>
              </w:r>
            </w:fldSimple>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24" w:name="NumberRef3019480109"/>
        <w:tc>
          <w:tcPr>
            <w:tcW w:w="720" w:type="dxa"/>
            <w:shd w:val="clear" w:color="auto" w:fill="auto"/>
            <w:vAlign w:val="center"/>
          </w:tcPr>
          <w:p w14:paraId="237B2D79" w14:textId="38B35BF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5</w:instrText>
              </w:r>
            </w:fldSimple>
            <w:r>
              <w:instrText>)</w:instrText>
            </w:r>
            <w:r>
              <w:fldChar w:fldCharType="end"/>
            </w:r>
            <w:bookmarkEnd w:id="24"/>
          </w:p>
        </w:tc>
      </w:tr>
    </w:tbl>
    <w:p w14:paraId="36F43C4F" w14:textId="571BE427" w:rsidR="003166EE" w:rsidRPr="003166EE" w:rsidRDefault="003166EE" w:rsidP="00881F61">
      <w:r>
        <w:lastRenderedPageBreak/>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7D42D2AF" w14:textId="5D35B5C9"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DB6C5A">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4C09ADD1"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6</w:instrText>
              </w:r>
            </w:fldSimple>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7122ADE6"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B6C5A">
                <w:rPr>
                  <w:noProof/>
                </w:rPr>
                <w:instrText>27</w:instrText>
              </w:r>
            </w:fldSimple>
            <w:r>
              <w:instrText>)</w:instrText>
            </w:r>
            <w:r>
              <w:fldChar w:fldCharType="end"/>
            </w:r>
          </w:p>
        </w:tc>
      </w:tr>
    </w:tbl>
    <w:p w14:paraId="48BA44C3" w14:textId="30C3D5C3"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sidR="002156A1">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6FE126FB" w14:textId="313FB120"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DB6C5A">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DB6C5A">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21563E"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 xml:space="preserve">τ  </m:t>
                </m:r>
                <m:r>
                  <m:rPr>
                    <m:sty m:val="p"/>
                  </m:rPr>
                  <w:rPr>
                    <w:rFonts w:ascii="Cambria Math" w:hAnsi="Cambria Math"/>
                  </w:rPr>
                  <m:t xml:space="preserve">wher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bookmarkStart w:id="25" w:name="NumberRef453527570"/>
        <w:tc>
          <w:tcPr>
            <w:tcW w:w="720" w:type="dxa"/>
            <w:shd w:val="clear" w:color="auto" w:fill="auto"/>
            <w:vAlign w:val="center"/>
          </w:tcPr>
          <w:p w14:paraId="348394BB" w14:textId="7D4C0EB4" w:rsidR="00CE4440" w:rsidRDefault="00CE4440" w:rsidP="00CE4440">
            <w:pPr>
              <w:pStyle w:val="EquationNumberStyle"/>
            </w:pPr>
            <w:r>
              <w:fldChar w:fldCharType="begin"/>
            </w:r>
            <w:r>
              <w:instrText xml:space="preserve"> MACROBUTTON NumberReference \* MERGEFORMAT (</w:instrText>
            </w:r>
            <w:fldSimple w:instr=" SEQ EquationNumber \n \* Arabic \* MERGEFORMAT ">
              <w:r w:rsidR="00DB6C5A">
                <w:rPr>
                  <w:noProof/>
                </w:rPr>
                <w:instrText>28</w:instrText>
              </w:r>
            </w:fldSimple>
            <w:r>
              <w:instrText>)</w:instrText>
            </w:r>
            <w:r>
              <w:fldChar w:fldCharType="end"/>
            </w:r>
            <w:bookmarkEnd w:id="25"/>
          </w:p>
        </w:tc>
      </w:tr>
    </w:tbl>
    <w:p w14:paraId="62E6ED4B" w14:textId="6FBB7BAB"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DB6C5A">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21563E"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42883DF2" w:rsidR="00B13752" w:rsidRDefault="00B13752" w:rsidP="00B13752">
            <w:pPr>
              <w:pStyle w:val="EquationNumberStyle"/>
            </w:pPr>
            <w:r>
              <w:fldChar w:fldCharType="begin"/>
            </w:r>
            <w:r>
              <w:instrText xml:space="preserve"> MACROBUTTON NumberReference \* MERGEFORMAT (</w:instrText>
            </w:r>
            <w:fldSimple w:instr=" SEQ EquationNumber \n \* Arabic \* MERGEFORMAT ">
              <w:r w:rsidR="00DB6C5A">
                <w:rPr>
                  <w:noProof/>
                </w:rPr>
                <w:instrText>29</w:instrText>
              </w:r>
            </w:fldSimple>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21563E"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0F3064DB"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0</w:instrText>
              </w:r>
            </w:fldSimple>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 xml:space="preserve">k→∞,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21563E"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62E9D039"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1</w:instrText>
              </w:r>
            </w:fldSimple>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531D0EAA"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2</w:instrText>
              </w:r>
            </w:fldSimple>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21563E"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299A12D1"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B6C5A">
                <w:rPr>
                  <w:noProof/>
                </w:rPr>
                <w:instrText>33</w:instrText>
              </w:r>
            </w:fldSimple>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21563E"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231D925F"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4</w:instrText>
              </w:r>
            </w:fldSimple>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21563E"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119BEFB8"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sidR="00DB6C5A">
                <w:rPr>
                  <w:noProof/>
                </w:rPr>
                <w:instrText>35</w:instrText>
              </w:r>
            </w:fldSimple>
            <w:r>
              <w:instrText>)</w:instrText>
            </w:r>
            <w:r>
              <w:fldChar w:fldCharType="end"/>
            </w:r>
          </w:p>
        </w:tc>
      </w:tr>
    </w:tbl>
    <w:p w14:paraId="485AF3E5" w14:textId="2BFB3AFF"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DB6C5A">
        <w:t xml:space="preserve">Figure </w:t>
      </w:r>
      <w:r w:rsidR="00DB6C5A">
        <w:rPr>
          <w:noProof/>
        </w:rPr>
        <w:t>4</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2156A1">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706A32">
        <w:rPr>
          <w:rFonts w:eastAsiaTheme="minorEastAsia"/>
          <w:noProof/>
        </w:rPr>
        <w:t>[4]</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noProof/>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964" cy="1622546"/>
                    </a:xfrm>
                    <a:prstGeom prst="rect">
                      <a:avLst/>
                    </a:prstGeom>
                  </pic:spPr>
                </pic:pic>
              </a:graphicData>
            </a:graphic>
          </wp:inline>
        </w:drawing>
      </w:r>
    </w:p>
    <w:p w14:paraId="7ACEF248" w14:textId="22C9534C" w:rsidR="00D87DC3" w:rsidRPr="00D87DC3" w:rsidRDefault="00706A32" w:rsidP="00706A32">
      <w:pPr>
        <w:pStyle w:val="Caption"/>
        <w:jc w:val="center"/>
        <w:rPr>
          <w:rFonts w:eastAsiaTheme="minorEastAsia"/>
          <w:iCs w:val="0"/>
        </w:rPr>
      </w:pPr>
      <w:bookmarkStart w:id="26" w:name="_Ref41315026"/>
      <w:r>
        <w:t xml:space="preserve">Figure </w:t>
      </w:r>
      <w:fldSimple w:instr=" SEQ Figure \* ARABIC ">
        <w:r w:rsidR="003824DF">
          <w:rPr>
            <w:noProof/>
          </w:rPr>
          <w:t>4</w:t>
        </w:r>
      </w:fldSimple>
      <w:bookmarkEnd w:id="26"/>
      <w:r>
        <w:t xml:space="preserve">. Linear-Quadratic with Reference Feedforward control structure </w:t>
      </w:r>
      <w:r>
        <w:fldChar w:fldCharType="begin"/>
      </w:r>
      <w:r w:rsidR="002156A1">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4]</w:t>
      </w:r>
      <w:r>
        <w:fldChar w:fldCharType="end"/>
      </w:r>
      <w:r>
        <w:t>.</w:t>
      </w:r>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72CAA52E" w14:textId="6C0F861A" w:rsidR="00881F61" w:rsidRDefault="00881F61" w:rsidP="00881F61">
      <w:pPr>
        <w:pStyle w:val="Heading2"/>
      </w:pPr>
      <w:bookmarkStart w:id="27" w:name="_Toc41917183"/>
      <w:r>
        <w:t>State estimation</w:t>
      </w:r>
      <w:bookmarkEnd w:id="27"/>
    </w:p>
    <w:p w14:paraId="0875B7DC" w14:textId="77777777" w:rsidR="009C00BE" w:rsidRDefault="009C00BE" w:rsidP="009C00BE">
      <w:r>
        <w:t>As the name implies, state feedback control requires knowledge of the states. Measurement of the states is often unavailable or subject to a level of noise. In the case of the DoD system, angular position measurements of the hand can be directly taken via an encoder on the motor drive shaft. An approximation of the hand velocity can be calculated using the difference in the position measurements between timesteps.</w:t>
      </w:r>
    </w:p>
    <w:p w14:paraId="75059D34" w14:textId="5F4379ED" w:rsidR="00B00D99" w:rsidRDefault="009C00BE" w:rsidP="009C00BE">
      <w:r>
        <w:t>Critically, the position and velocity of the object is not easily measured. It is possible to attach an inertial measurement unit to the object, which would allow calculation of the angle and angular velocity. These measurements would need to be either communicated,</w:t>
      </w:r>
      <w:r w:rsidR="00B00D99">
        <w:t xml:space="preserve"> via wired or wireless methods, which presents significant problems. A more elegant solution is the use of contactless measurement. </w:t>
      </w:r>
    </w:p>
    <w:p w14:paraId="3AA967B1" w14:textId="7C9643B0" w:rsidR="00B00D99" w:rsidRDefault="00B00D99" w:rsidP="00B00D99">
      <w:pPr>
        <w:pStyle w:val="Heading3"/>
      </w:pPr>
      <w:bookmarkStart w:id="28" w:name="_Toc41917184"/>
      <w:r>
        <w:t>Computer Vision</w:t>
      </w:r>
      <w:bookmarkEnd w:id="28"/>
    </w:p>
    <w:p w14:paraId="79F64BB2" w14:textId="77777777" w:rsidR="0056049D" w:rsidRDefault="00B00D99" w:rsidP="009C00BE">
      <w:r>
        <w:t xml:space="preserve">Computer vision is the process of extracting information from still images or video, particularly the identification of features or objects. Using image processing techniques, a stream of images captured by a low-end webcam can be used to make relatively accurate measurements of the position of the object in the DoD system. </w:t>
      </w:r>
      <w:r w:rsidR="0056049D">
        <w:t>The image capturing device often introduces distortion to the image which requires a correction process to be applied to negate the error in measurements.</w:t>
      </w:r>
    </w:p>
    <w:p w14:paraId="386A615C" w14:textId="16A6BB46" w:rsidR="008C2B43" w:rsidRDefault="008C2B43" w:rsidP="009C00BE">
      <w:r>
        <w:t xml:space="preserve">The errors in measurements are caused by the camera lens distorting the light as it passes through, and the projection of the three-dimensional environment onto a two-dimensional plane. The nature of the DoD system reduces the impact of these errors. As the location of the camera relative to the </w:t>
      </w:r>
      <w:r w:rsidR="004319D6">
        <w:t>plane containing the front of the two disks is constant,</w:t>
      </w:r>
      <w:r w:rsidR="00D4215F">
        <w:t xml:space="preserve"> the distortion due to conversion between three-dimensional and two-dimensional space does not need to be recalculated each time a measurement is taken.</w:t>
      </w:r>
    </w:p>
    <w:p w14:paraId="156B2F1E" w14:textId="5A5FC537" w:rsidR="00D4215F" w:rsidRDefault="00D4215F" w:rsidP="009C00BE">
      <w:r>
        <w:t xml:space="preserve">Calibration of the camera is a straightforward process with the aid of the MATLAB computer vision toolbox. A ‘checkerboard’ pattern shown in </w:t>
      </w:r>
      <w:r>
        <w:fldChar w:fldCharType="begin"/>
      </w:r>
      <w:r>
        <w:instrText xml:space="preserve"> REF _Ref41416350 \h </w:instrText>
      </w:r>
      <w:r>
        <w:fldChar w:fldCharType="separate"/>
      </w:r>
      <w:r w:rsidR="00DB6C5A">
        <w:t xml:space="preserve">Figure </w:t>
      </w:r>
      <w:r w:rsidR="00DB6C5A">
        <w:rPr>
          <w:noProof/>
        </w:rPr>
        <w:t>5</w:t>
      </w:r>
      <w:r>
        <w:fldChar w:fldCharType="end"/>
      </w:r>
      <w:r>
        <w:t xml:space="preserve"> is photographed in several different positions in the three-dimensional space with the camera fixed in place.</w:t>
      </w:r>
    </w:p>
    <w:p w14:paraId="3A3097C7" w14:textId="77777777" w:rsidR="00D4215F" w:rsidRDefault="00D4215F" w:rsidP="00D4215F">
      <w:pPr>
        <w:keepNext/>
        <w:jc w:val="center"/>
      </w:pPr>
      <w:r w:rsidRPr="00D4215F">
        <w:rPr>
          <w:noProof/>
        </w:rPr>
        <w:lastRenderedPageBreak/>
        <w:drawing>
          <wp:inline distT="0" distB="0" distL="0" distR="0" wp14:anchorId="773A3FA4" wp14:editId="3CFF51EB">
            <wp:extent cx="1748330" cy="2436252"/>
            <wp:effectExtent l="0" t="952" r="3492" b="3493"/>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400000">
                      <a:off x="0" y="0"/>
                      <a:ext cx="1761312" cy="2454342"/>
                    </a:xfrm>
                    <a:prstGeom prst="rect">
                      <a:avLst/>
                    </a:prstGeom>
                  </pic:spPr>
                </pic:pic>
              </a:graphicData>
            </a:graphic>
          </wp:inline>
        </w:drawing>
      </w:r>
    </w:p>
    <w:p w14:paraId="1B670408" w14:textId="1DBE0A9B" w:rsidR="008C2B43" w:rsidRDefault="00D4215F" w:rsidP="00D4215F">
      <w:pPr>
        <w:pStyle w:val="Caption"/>
        <w:jc w:val="center"/>
      </w:pPr>
      <w:bookmarkStart w:id="29" w:name="_Ref41416350"/>
      <w:r>
        <w:t xml:space="preserve">Figure </w:t>
      </w:r>
      <w:fldSimple w:instr=" SEQ Figure \* ARABIC ">
        <w:r w:rsidR="003824DF">
          <w:rPr>
            <w:noProof/>
          </w:rPr>
          <w:t>5</w:t>
        </w:r>
      </w:fldSimple>
      <w:bookmarkEnd w:id="29"/>
      <w:r>
        <w:t>. Checkerboard pattern used for camera calibration.</w:t>
      </w:r>
    </w:p>
    <w:p w14:paraId="62DF9350" w14:textId="76D7E0DC" w:rsidR="00350D9E" w:rsidRDefault="00D4215F" w:rsidP="009C00BE">
      <w:r>
        <w:t xml:space="preserve">This pattern is used as it provides </w:t>
      </w:r>
      <w:r w:rsidR="00350D9E">
        <w:t>many</w:t>
      </w:r>
      <w:r>
        <w:t xml:space="preserve"> well-defined</w:t>
      </w:r>
      <w:r w:rsidR="00CA4677">
        <w:t xml:space="preserve"> cross-</w:t>
      </w:r>
      <w:r w:rsidR="00350D9E">
        <w:t>corners</w:t>
      </w:r>
      <w:r w:rsidR="00CA4677">
        <w:rPr>
          <w:rStyle w:val="FootnoteReference"/>
        </w:rPr>
        <w:footnoteReference w:id="2"/>
      </w:r>
      <w:r>
        <w:t xml:space="preserve"> that are easily identified by the </w:t>
      </w:r>
      <w:r w:rsidR="00CA4677">
        <w:t>corner detection algorithm</w:t>
      </w:r>
      <w:r w:rsidR="00350D9E">
        <w:t xml:space="preserve">. The detected corners in image coordinates are then used, in conjunction with the measured edge length of the squares, to solve for the intrinsic and extrinsic camera parameters in closed form using the method outlined in </w:t>
      </w:r>
      <w:r w:rsidR="00350D9E">
        <w:fldChar w:fldCharType="begin"/>
      </w:r>
      <w:r w:rsidR="00350D9E">
        <w:instrText xml:space="preserve"> ADDIN EN.CITE &lt;EndNote&gt;&lt;Cite&gt;&lt;Author&gt;Zhang&lt;/Author&gt;&lt;Year&gt;2000&lt;/Year&gt;&lt;RecNum&gt;11&lt;/RecNum&gt;&lt;DisplayText&gt;[5]&lt;/DisplayText&gt;&lt;record&gt;&lt;rec-number&gt;11&lt;/rec-number&gt;&lt;foreign-keys&gt;&lt;key app="EN" db-id="zz9a0d2965d52hevzzzppazirevvz9zxs9ee" timestamp="1590480558"&gt;11&lt;/key&gt;&lt;/foreign-keys&gt;&lt;ref-type name="Journal Article"&gt;17&lt;/ref-type&gt;&lt;contributors&gt;&lt;authors&gt;&lt;author&gt;Zhang, Z.&lt;/author&gt;&lt;/authors&gt;&lt;/contributors&gt;&lt;titles&gt;&lt;title&gt;A flexible new technique for camera calibration&lt;/title&gt;&lt;secondary-title&gt;IEEE Transactions on Pattern Analysis and Machine Intelligence, Pattern Analysis and Machine Intelligence, IEEE Transactions on, IEEE Trans. Pattern Anal. Mach. Intell.&lt;/secondary-title&gt;&lt;/titles&gt;&lt;periodical&gt;&lt;full-title&gt;IEEE Transactions on Pattern Analysis and Machine Intelligence, Pattern Analysis and Machine Intelligence, IEEE Transactions on, IEEE Trans. Pattern Anal. Mach. Intell.&lt;/full-title&gt;&lt;/periodical&gt;&lt;pages&gt;1330-1334&lt;/pages&gt;&lt;volume&gt;22&lt;/volume&gt;&lt;number&gt;11&lt;/number&gt;&lt;keywords&gt;&lt;keyword&gt;Computing and Processing&lt;/keyword&gt;&lt;keyword&gt;Bioengineering&lt;/keyword&gt;&lt;keyword&gt;Cameras&lt;/keyword&gt;&lt;keyword&gt;Calibration&lt;/keyword&gt;&lt;keyword&gt;Computer vision&lt;/keyword&gt;&lt;keyword&gt;Layout&lt;/keyword&gt;&lt;keyword&gt;Lenses&lt;/keyword&gt;&lt;keyword&gt;Nonlinear distortion&lt;/keyword&gt;&lt;keyword&gt;Closed-form solution&lt;/keyword&gt;&lt;keyword&gt;Maximum likelihood estimation&lt;/keyword&gt;&lt;keyword&gt;Computer simulation&lt;/keyword&gt;&lt;keyword&gt;Testing&lt;/keyword&gt;&lt;/keywords&gt;&lt;dates&gt;&lt;year&gt;2000&lt;/year&gt;&lt;pub-dates&gt;&lt;date&gt;11/01/&lt;/date&gt;&lt;/pub-dates&gt;&lt;/dates&gt;&lt;pub-location&gt;USA&lt;/pub-location&gt;&lt;publisher&gt;IEEE&lt;/publisher&gt;&lt;isbn&gt;0162-8828&amp;#xD;2160-9292&lt;/isbn&gt;&lt;accession-num&gt;edseee.888718&lt;/accession-num&gt;&lt;work-type&gt;Periodical&lt;/work-type&gt;&lt;urls&gt;&lt;related-urls&gt;&lt;url&gt;http://ezproxy.newcastle.edu.au/login?url=http://search.ebscohost.com/login.aspx?direct=true&amp;amp;db=edseee&amp;amp;AN=edseee.888718&amp;amp;site=eds-live&lt;/url&gt;&lt;/related-urls&gt;&lt;/urls&gt;&lt;electronic-resource-num&gt;10.1109/34.888718&lt;/electronic-resource-num&gt;&lt;remote-database-name&gt;IEEE Xplore Digital Library&lt;/remote-database-name&gt;&lt;remote-database-provider&gt;EBSCOhost&lt;/remote-database-provider&gt;&lt;/record&gt;&lt;/Cite&gt;&lt;/EndNote&gt;</w:instrText>
      </w:r>
      <w:r w:rsidR="00350D9E">
        <w:fldChar w:fldCharType="separate"/>
      </w:r>
      <w:r w:rsidR="00350D9E">
        <w:rPr>
          <w:noProof/>
        </w:rPr>
        <w:t>[5]</w:t>
      </w:r>
      <w:r w:rsidR="00350D9E">
        <w:fldChar w:fldCharType="end"/>
      </w:r>
      <w:r w:rsidR="00350D9E">
        <w:t>.</w:t>
      </w:r>
      <w:r w:rsidR="00CA4677">
        <w:t xml:space="preserve"> Initially the lens distortion is assumed to be zero. This closed form solution is then used to estimate all of the camera parameters simultaneously using the nonlinear least-squares minimization method outlined in </w:t>
      </w:r>
      <w:r w:rsidR="00CA4677">
        <w:fldChar w:fldCharType="begin"/>
      </w:r>
      <w:r w:rsidR="00CA4677">
        <w:instrText xml:space="preserve"> ADDIN EN.CITE &lt;EndNote&gt;&lt;Cite&gt;&lt;Author&gt;Heikkila&lt;/Author&gt;&lt;Year&gt;1997&lt;/Year&gt;&lt;RecNum&gt;10&lt;/RecNum&gt;&lt;DisplayText&gt;[6]&lt;/DisplayText&gt;&lt;record&gt;&lt;rec-number&gt;10&lt;/rec-number&gt;&lt;foreign-keys&gt;&lt;key app="EN" db-id="zz9a0d2965d52hevzzzppazirevvz9zxs9ee" timestamp="1590480385"&gt;10&lt;/key&gt;&lt;/foreign-keys&gt;&lt;ref-type name="Generic"&gt;13&lt;/ref-type&gt;&lt;contributors&gt;&lt;authors&gt;&lt;author&gt;Heikkila, J.&lt;/author&gt;&lt;author&gt;Silven, O.&lt;/author&gt;&lt;/authors&gt;&lt;/contributors&gt;&lt;titles&gt;&lt;title&gt;A four-step camera calibration procedure with implicit image correction&lt;/title&gt;&lt;alt-title&gt;Proceedings of IEEE Computer Society Conference on Computer Vision and Pattern Recognition, Computer Vision and Pattern Recognition, 1997. Proceedings., 1997 IEEE Computer Society Conference on&lt;/alt-title&gt;&lt;/titles&gt;&lt;pages&gt;1106-1112&lt;/pages&gt;&lt;keywords&gt;&lt;keyword&gt;Cameras&lt;/keyword&gt;&lt;keyword&gt;Calibration&lt;/keyword&gt;&lt;keyword&gt;Closed-form solution&lt;/keyword&gt;&lt;keyword&gt;Mathematical model&lt;/keyword&gt;&lt;keyword&gt;Nonlinear distortion&lt;/keyword&gt;&lt;keyword&gt;Inverse problems&lt;/keyword&gt;&lt;keyword&gt;Machine vision&lt;/keyword&gt;&lt;keyword&gt;Minimization methods&lt;/keyword&gt;&lt;keyword&gt;Error correction&lt;/keyword&gt;&lt;keyword&gt;Geometrical optics&lt;/keyword&gt;&lt;/keywords&gt;&lt;dates&gt;&lt;year&gt;1997&lt;/year&gt;&lt;/dates&gt;&lt;isbn&gt;0-8186-7822-4&amp;#xD;978-0-8186-7822-6&amp;#xD;1063-6919&lt;/isbn&gt;&lt;work-type&gt;Conference&lt;/work-type&gt;&lt;urls&gt;&lt;related-urls&gt;&lt;url&gt;http://ezproxy.newcastle.edu.au/login?url=http://search.ebscohost.com/login.aspx?direct=true&amp;amp;db=edseee&amp;amp;AN=edseee.609468&amp;amp;site=eds-live&lt;/url&gt;&lt;/related-urls&gt;&lt;/urls&gt;&lt;electronic-resource-num&gt;10.1109/CVPR.1997.609468&lt;/electronic-resource-num&gt;&lt;remote-database-name&gt;IEEE Xplore Digital Library&lt;/remote-database-name&gt;&lt;remote-database-provider&gt;EBSCOhost&lt;/remote-database-provider&gt;&lt;/record&gt;&lt;/Cite&gt;&lt;/EndNote&gt;</w:instrText>
      </w:r>
      <w:r w:rsidR="00CA4677">
        <w:fldChar w:fldCharType="separate"/>
      </w:r>
      <w:r w:rsidR="00CA4677">
        <w:rPr>
          <w:noProof/>
        </w:rPr>
        <w:t>[6]</w:t>
      </w:r>
      <w:r w:rsidR="00CA4677">
        <w:fldChar w:fldCharType="end"/>
      </w:r>
      <w:r w:rsidR="00CA4677">
        <w:t xml:space="preserve">. The closed form solution is used as the initial estimate for the camera parameters and the initial estimate of the distortion is zero </w:t>
      </w:r>
      <w:r w:rsidR="00CA4677">
        <w:fldChar w:fldCharType="begin"/>
      </w:r>
      <w:r w:rsidR="00CA4677">
        <w:instrText xml:space="preserve"> ADDIN EN.CITE &lt;EndNote&gt;&lt;Cite&gt;&lt;Author&gt;MathWorks&lt;/Author&gt;&lt;Year&gt;2020&lt;/Year&gt;&lt;RecNum&gt;12&lt;/RecNum&gt;&lt;DisplayText&gt;[7]&lt;/DisplayText&gt;&lt;record&gt;&lt;rec-number&gt;12&lt;/rec-number&gt;&lt;foreign-keys&gt;&lt;key app="EN" db-id="zz9a0d2965d52hevzzzppazirevvz9zxs9ee" timestamp="1590489365"&gt;12&lt;/key&gt;&lt;/foreign-keys&gt;&lt;ref-type name="Web Page"&gt;12&lt;/ref-type&gt;&lt;contributors&gt;&lt;authors&gt;&lt;author&gt;MathWorks&lt;/author&gt;&lt;/authors&gt;&lt;/contributors&gt;&lt;titles&gt;&lt;title&gt;estimateCameraParameters&lt;/title&gt;&lt;secondary-title&gt;Computer Vision Toolbox Reference Documentation&lt;/secondary-title&gt;&lt;/titles&gt;&lt;volume&gt;2020&lt;/volume&gt;&lt;number&gt;26/05&lt;/number&gt;&lt;dates&gt;&lt;year&gt;2020&lt;/year&gt;&lt;/dates&gt;&lt;publisher&gt;MathWorks&lt;/publisher&gt;&lt;urls&gt;&lt;/urls&gt;&lt;/record&gt;&lt;/Cite&gt;&lt;/EndNote&gt;</w:instrText>
      </w:r>
      <w:r w:rsidR="00CA4677">
        <w:fldChar w:fldCharType="separate"/>
      </w:r>
      <w:r w:rsidR="00CA4677">
        <w:rPr>
          <w:noProof/>
        </w:rPr>
        <w:t>[7]</w:t>
      </w:r>
      <w:r w:rsidR="00CA4677">
        <w:fldChar w:fldCharType="end"/>
      </w:r>
      <w:r w:rsidR="00CA4677">
        <w:t>.</w:t>
      </w:r>
    </w:p>
    <w:p w14:paraId="2F7AD470" w14:textId="1B934D09" w:rsidR="00CE0748" w:rsidRDefault="00CA4677" w:rsidP="00CE0748">
      <w:r>
        <w:t>Using these estimated camera parameters, an input image can be undistorted. A summary of the reprojection errors is also calculated during this process.</w:t>
      </w:r>
      <w:r w:rsidR="00481805">
        <w:t xml:space="preserve"> In the absence of experiment apparatus to test the camera calibration process, a series of</w:t>
      </w:r>
      <w:r w:rsidR="00CE0748">
        <w:t xml:space="preserve"> seven</w:t>
      </w:r>
      <w:r w:rsidR="00481805">
        <w:t xml:space="preserve"> test images are used.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left)</w:t>
      </w:r>
      <w:r w:rsidR="00481805">
        <w:t xml:space="preserve"> shows an original distorted image captured with the camera. The image includes both the checkerboard pattern and two regions of interest. </w:t>
      </w:r>
      <w:r w:rsidR="00CE0748">
        <w:fldChar w:fldCharType="begin"/>
      </w:r>
      <w:r w:rsidR="00CE0748">
        <w:instrText xml:space="preserve"> REF _Ref41419071 \h </w:instrText>
      </w:r>
      <w:r w:rsidR="00CE0748">
        <w:fldChar w:fldCharType="separate"/>
      </w:r>
      <w:r w:rsidR="00DB6C5A">
        <w:rPr>
          <w:b/>
          <w:bCs/>
          <w:lang w:val="en-US"/>
        </w:rPr>
        <w:t>Error! Reference source not found.</w:t>
      </w:r>
      <w:r w:rsidR="00CE0748">
        <w:fldChar w:fldCharType="end"/>
      </w:r>
      <w:r w:rsidR="00CE0748">
        <w:t xml:space="preserve"> (right)</w:t>
      </w:r>
      <w:r w:rsidR="00481805">
        <w:t xml:space="preserve"> shows the undistorted image after the camera calibration process. </w:t>
      </w:r>
      <w:r w:rsidR="004440A0">
        <w:t>The comparison clearly shows the effects of radial lens distortion on the original image. If this distortion is not accounted for is it impossible to obtain accurate measurements of the locations of points of interest.</w:t>
      </w:r>
    </w:p>
    <w:p w14:paraId="5B96C0C8" w14:textId="77777777" w:rsidR="004440A0" w:rsidRDefault="004440A0" w:rsidP="004440A0">
      <w:pPr>
        <w:keepNext/>
      </w:pPr>
      <w:r w:rsidRPr="00CE0748">
        <w:rPr>
          <w:noProof/>
        </w:rPr>
        <mc:AlternateContent>
          <mc:Choice Requires="wpg">
            <w:drawing>
              <wp:inline distT="0" distB="0" distL="0" distR="0" wp14:anchorId="42F9D555" wp14:editId="0579FAF2">
                <wp:extent cx="6182436" cy="2081284"/>
                <wp:effectExtent l="0" t="0" r="8890" b="0"/>
                <wp:docPr id="40" name="Group 5"/>
                <wp:cNvGraphicFramePr/>
                <a:graphic xmlns:a="http://schemas.openxmlformats.org/drawingml/2006/main">
                  <a:graphicData uri="http://schemas.microsoft.com/office/word/2010/wordprocessingGroup">
                    <wpg:wgp>
                      <wpg:cNvGrpSpPr/>
                      <wpg:grpSpPr>
                        <a:xfrm>
                          <a:off x="0" y="0"/>
                          <a:ext cx="6182436" cy="2081284"/>
                          <a:chOff x="0" y="0"/>
                          <a:chExt cx="9432762" cy="3248021"/>
                        </a:xfrm>
                      </wpg:grpSpPr>
                      <pic:pic xmlns:pic="http://schemas.openxmlformats.org/drawingml/2006/picture">
                        <pic:nvPicPr>
                          <pic:cNvPr id="41" name="Picture 41"/>
                          <pic:cNvPicPr>
                            <a:picLocks noChangeAspect="1"/>
                          </pic:cNvPicPr>
                        </pic:nvPicPr>
                        <pic:blipFill rotWithShape="1">
                          <a:blip r:embed="rId13"/>
                          <a:srcRect l="18237" t="6222" r="10720" b="14029"/>
                          <a:stretch/>
                        </pic:blipFill>
                        <pic:spPr>
                          <a:xfrm>
                            <a:off x="0" y="0"/>
                            <a:ext cx="5186407" cy="3240000"/>
                          </a:xfrm>
                          <a:prstGeom prst="rect">
                            <a:avLst/>
                          </a:prstGeom>
                        </pic:spPr>
                      </pic:pic>
                      <pic:pic xmlns:pic="http://schemas.openxmlformats.org/drawingml/2006/picture">
                        <pic:nvPicPr>
                          <pic:cNvPr id="42" name="Picture 42"/>
                          <pic:cNvPicPr>
                            <a:picLocks noChangeAspect="1"/>
                          </pic:cNvPicPr>
                        </pic:nvPicPr>
                        <pic:blipFill rotWithShape="1">
                          <a:blip r:embed="rId14"/>
                          <a:srcRect l="11137" t="6490" r="17776" b="13923"/>
                          <a:stretch/>
                        </pic:blipFill>
                        <pic:spPr>
                          <a:xfrm>
                            <a:off x="4491793" y="8021"/>
                            <a:ext cx="4940969" cy="3240000"/>
                          </a:xfrm>
                          <a:prstGeom prst="rect">
                            <a:avLst/>
                          </a:prstGeom>
                        </pic:spPr>
                      </pic:pic>
                    </wpg:wgp>
                  </a:graphicData>
                </a:graphic>
              </wp:inline>
            </w:drawing>
          </mc:Choice>
          <mc:Fallback>
            <w:pict>
              <v:group w14:anchorId="5C0173CF" id="Group 5" o:spid="_x0000_s1026" style="width:486.8pt;height:163.9pt;mso-position-horizontal-relative:char;mso-position-vertical-relative:line" coordsize="94327,324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1864;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">
                  <v:imagedata r:id="rId15" o:title="" croptop="4078f" cropbottom="9194f" cropleft="11952f" cropright="7025f"/>
                </v:shape>
                <v:shape id="Picture 42" o:spid="_x0000_s1028" type="#_x0000_t75" style="position:absolute;left:44917;top:80;width:49410;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">
                  <v:imagedata r:id="rId16" o:title="" croptop="4253f" cropbottom="9125f" cropleft="7299f" cropright="11650f"/>
                </v:shape>
                <w10:anchorlock/>
              </v:group>
            </w:pict>
          </mc:Fallback>
        </mc:AlternateContent>
      </w:r>
    </w:p>
    <w:p w14:paraId="630B4F3D" w14:textId="7AC484C1" w:rsidR="004440A0" w:rsidRDefault="004440A0" w:rsidP="004440A0">
      <w:pPr>
        <w:pStyle w:val="Caption"/>
        <w:jc w:val="center"/>
      </w:pPr>
      <w:bookmarkStart w:id="30" w:name="_Ref41583697"/>
      <w:r>
        <w:t xml:space="preserve">Figure </w:t>
      </w:r>
      <w:fldSimple w:instr=" SEQ Figure \* ARABIC ">
        <w:r w:rsidR="003824DF">
          <w:rPr>
            <w:noProof/>
          </w:rPr>
          <w:t>6</w:t>
        </w:r>
      </w:fldSimple>
      <w:bookmarkEnd w:id="30"/>
      <w:r>
        <w:t>. The original distorted image (left) and the undistorted image after estimation of camera parameters (right).</w:t>
      </w:r>
    </w:p>
    <w:p w14:paraId="7175FB58" w14:textId="3D0BB76D" w:rsidR="00CE0748" w:rsidRDefault="00CE0748" w:rsidP="004440A0">
      <w:r>
        <w:fldChar w:fldCharType="begin"/>
      </w:r>
      <w:r>
        <w:instrText xml:space="preserve"> REF _Ref41419145 \h </w:instrText>
      </w:r>
      <w:r>
        <w:fldChar w:fldCharType="separate"/>
      </w:r>
      <w:r w:rsidR="00DB6C5A">
        <w:t xml:space="preserve">Figure </w:t>
      </w:r>
      <w:r w:rsidR="00DB6C5A">
        <w:rPr>
          <w:noProof/>
        </w:rPr>
        <w:t>7</w:t>
      </w:r>
      <w:r>
        <w:fldChar w:fldCharType="end"/>
      </w:r>
      <w:r w:rsidR="00481805">
        <w:t xml:space="preserve"> shows a plot magnitude of the reprojection errors. A reprojection error is a measure, in pixels, of how precise the estimation of the point’s location is in the two-dimensional projection </w:t>
      </w:r>
      <w:r>
        <w:t>compared to its position in three-dimensional space.</w:t>
      </w:r>
    </w:p>
    <w:p w14:paraId="1AE5C438" w14:textId="77777777" w:rsidR="00CE0748" w:rsidRDefault="00CE0748" w:rsidP="00CE0748">
      <w:pPr>
        <w:keepNext/>
        <w:jc w:val="center"/>
      </w:pPr>
      <w:r w:rsidRPr="00CE0748">
        <w:rPr>
          <w:noProof/>
        </w:rPr>
        <w:lastRenderedPageBreak/>
        <w:drawing>
          <wp:inline distT="0" distB="0" distL="0" distR="0" wp14:anchorId="1FF29356" wp14:editId="23ECA112">
            <wp:extent cx="3600000" cy="270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700215"/>
                    </a:xfrm>
                    <a:prstGeom prst="rect">
                      <a:avLst/>
                    </a:prstGeom>
                    <a:noFill/>
                    <a:ln>
                      <a:noFill/>
                    </a:ln>
                  </pic:spPr>
                </pic:pic>
              </a:graphicData>
            </a:graphic>
          </wp:inline>
        </w:drawing>
      </w:r>
    </w:p>
    <w:p w14:paraId="28E827D5" w14:textId="5CF141D4" w:rsidR="00CA4677" w:rsidRDefault="00CE0748" w:rsidP="00CE0748">
      <w:pPr>
        <w:pStyle w:val="Caption"/>
        <w:jc w:val="center"/>
      </w:pPr>
      <w:bookmarkStart w:id="31" w:name="_Ref41419145"/>
      <w:r>
        <w:t xml:space="preserve">Figure </w:t>
      </w:r>
      <w:fldSimple w:instr=" SEQ Figure \* ARABIC ">
        <w:r w:rsidR="003824DF">
          <w:rPr>
            <w:noProof/>
          </w:rPr>
          <w:t>7</w:t>
        </w:r>
      </w:fldSimple>
      <w:bookmarkEnd w:id="31"/>
      <w:r>
        <w:t>. Reprojection error for each image in the calibration set.</w:t>
      </w:r>
    </w:p>
    <w:p w14:paraId="4935FF1C" w14:textId="77777777" w:rsidR="00317968" w:rsidRDefault="004440A0" w:rsidP="004440A0">
      <w:r>
        <w:t>The reprojection errors for each image are less than a pixel, which is generally considered suitable.</w:t>
      </w:r>
    </w:p>
    <w:p w14:paraId="5E9AD4FE" w14:textId="7C3FDDDB" w:rsidR="004440A0" w:rsidRDefault="00317968" w:rsidP="004440A0">
      <w:r>
        <w:t xml:space="preserve">Using the calibrated camera, accurate feature recognition is possible. The DoD system can be configured to reduce the complexity of this process by specifying that points of interest have a consistent colour, and all other regions </w:t>
      </w:r>
      <w:r w:rsidR="008E0DF2">
        <w:t xml:space="preserve">are consistently transparent or coloured differently. This specification allows for saturation thresholding to be used. </w:t>
      </w:r>
    </w:p>
    <w:p w14:paraId="392F0A21" w14:textId="708C091F" w:rsidR="008E0DF2" w:rsidRDefault="008E0DF2" w:rsidP="004440A0">
      <w:r>
        <w:t xml:space="preserve">Images captured by the camera are initially in RGB (red, green, and blue) format. Each pixel in the image has three numbers associated with it which describe the red, green, and blue colour intensity, respectively. These values can be converted into HSV (hue, saturation, and value). Hue effectively describes the wavelength of the colour of the pixel and value describes how light or dark the colour of a pixel is. Saturation is </w:t>
      </w:r>
      <w:r w:rsidR="00F978C2">
        <w:t xml:space="preserve">a measure of the intensity of the colour of the pixel. In an image that has clearly defined regions of colour, such as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fldChar w:fldCharType="begin"/>
      </w:r>
      <w:r w:rsidR="00F978C2">
        <w:instrText xml:space="preserve"> REF _Ref41419145 \h </w:instrText>
      </w:r>
      <w:r w:rsidR="00F978C2">
        <w:fldChar w:fldCharType="separate"/>
      </w:r>
      <w:r w:rsidR="00DB6C5A">
        <w:t xml:space="preserve">Figure </w:t>
      </w:r>
      <w:r w:rsidR="00DB6C5A">
        <w:rPr>
          <w:noProof/>
        </w:rPr>
        <w:t>7</w:t>
      </w:r>
      <w:r w:rsidR="00F978C2">
        <w:fldChar w:fldCharType="end"/>
      </w:r>
      <w:r w:rsidR="00F978C2">
        <w:t>, would ideally have three dominating levels of saturation: one for the dark areas, a second for the light areas, and a third for the blue circles. In practice, low quality or poorly lit images have far less consistent saturation values. The computer vision toolbox in MATLAB has a function for converting RGB images to HSV, named ‘rgb2hsv’</w:t>
      </w:r>
      <w:r w:rsidR="009210E4">
        <w:t xml:space="preserve">, which uses the method derived in </w:t>
      </w:r>
      <w:r w:rsidR="009210E4">
        <w:fldChar w:fldCharType="begin"/>
      </w:r>
      <w:r w:rsidR="009210E4">
        <w:instrText xml:space="preserve"> ADDIN EN.CITE &lt;EndNote&gt;&lt;Cite&gt;&lt;Author&gt;Smith&lt;/Author&gt;&lt;Year&gt;1978&lt;/Year&gt;&lt;RecNum&gt;13&lt;/RecNum&gt;&lt;DisplayText&gt;[8]&lt;/DisplayText&gt;&lt;record&gt;&lt;rec-number&gt;13&lt;/rec-number&gt;&lt;foreign-keys&gt;&lt;key app="EN" db-id="zz9a0d2965d52hevzzzppazirevvz9zxs9ee" timestamp="1590655855"&gt;13&lt;/key&gt;&lt;/foreign-keys&gt;&lt;ref-type name="Book"&gt;6&lt;/ref-type&gt;&lt;contributors&gt;&lt;authors&gt;&lt;author&gt;Smith, Alvy&lt;/author&gt;&lt;/authors&gt;&lt;/contributors&gt;&lt;titles&gt;&lt;title&gt;Color Gamut Transform Pairs&lt;/title&gt;&lt;alt-title&gt;ACM Siggraph Computer Graphics&lt;/alt-title&gt;&lt;/titles&gt;&lt;pages&gt;12-19&lt;/pages&gt;&lt;volume&gt;12&lt;/volume&gt;&lt;dates&gt;&lt;year&gt;1978&lt;/year&gt;&lt;/dates&gt;&lt;urls&gt;&lt;/urls&gt;&lt;electronic-resource-num&gt;10.1145/800248.807361&lt;/electronic-resource-num&gt;&lt;/record&gt;&lt;/Cite&gt;&lt;/EndNote&gt;</w:instrText>
      </w:r>
      <w:r w:rsidR="009210E4">
        <w:fldChar w:fldCharType="separate"/>
      </w:r>
      <w:r w:rsidR="009210E4">
        <w:rPr>
          <w:noProof/>
        </w:rPr>
        <w:t>[8]</w:t>
      </w:r>
      <w:r w:rsidR="009210E4">
        <w:fldChar w:fldCharType="end"/>
      </w:r>
      <w:r w:rsidR="00F978C2">
        <w:t xml:space="preserve">. </w:t>
      </w:r>
      <w:r w:rsidR="009210E4">
        <w:fldChar w:fldCharType="begin"/>
      </w:r>
      <w:r w:rsidR="009210E4">
        <w:instrText xml:space="preserve"> REF _Ref41584022 \h </w:instrText>
      </w:r>
      <w:r w:rsidR="009210E4">
        <w:fldChar w:fldCharType="separate"/>
      </w:r>
      <w:r w:rsidR="00DB6C5A">
        <w:t xml:space="preserve">Figure </w:t>
      </w:r>
      <w:r w:rsidR="00DB6C5A">
        <w:rPr>
          <w:noProof/>
        </w:rPr>
        <w:t>8</w:t>
      </w:r>
      <w:r w:rsidR="009210E4">
        <w:fldChar w:fldCharType="end"/>
      </w:r>
      <w:r w:rsidR="00F978C2">
        <w:t xml:space="preserve"> shows </w:t>
      </w:r>
      <w:proofErr w:type="gramStart"/>
      <w:r w:rsidR="00F978C2">
        <w:t>a</w:t>
      </w:r>
      <w:proofErr w:type="gramEnd"/>
      <w:r w:rsidR="00F978C2">
        <w:t xml:space="preserve"> HSV representation of the image in </w:t>
      </w:r>
      <w:r w:rsidR="00F978C2">
        <w:fldChar w:fldCharType="begin"/>
      </w:r>
      <w:r w:rsidR="00F978C2">
        <w:instrText xml:space="preserve"> REF _Ref41583697 \h </w:instrText>
      </w:r>
      <w:r w:rsidR="00F978C2">
        <w:fldChar w:fldCharType="separate"/>
      </w:r>
      <w:r w:rsidR="00DB6C5A">
        <w:t xml:space="preserve">Figure </w:t>
      </w:r>
      <w:r w:rsidR="00DB6C5A">
        <w:rPr>
          <w:noProof/>
        </w:rPr>
        <w:t>6</w:t>
      </w:r>
      <w:r w:rsidR="00F978C2">
        <w:fldChar w:fldCharType="end"/>
      </w:r>
      <w:r w:rsidR="00F978C2">
        <w:t xml:space="preserve">. In this representation the </w:t>
      </w:r>
      <w:r w:rsidR="009210E4">
        <w:t>image the two blue circles can be clearly identified as having significantly different saturation levels to their surroundings. There is some overlap between the saturation levels of the black squares in the checkerboard pattern, most likely due to low camera quality and poor lighting.</w:t>
      </w:r>
    </w:p>
    <w:p w14:paraId="61907AAD" w14:textId="7355EE42" w:rsidR="009210E4" w:rsidRDefault="009210E4" w:rsidP="004440A0">
      <w:r>
        <w:t>The image can now be converted into grayscale using image thresholding. ‘graythresh’ is another MATLAB function which computes the normalized threshold level for an image, allowing it to be converted to binary. By extracting the saturation channel of the HSV image and thresholding with respect to this channel, the image can be converted into a binary representation based on saturation values</w:t>
      </w:r>
      <w:r w:rsidR="00024881">
        <w:t xml:space="preserve">, shown in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The blue circles are now segmented from their surroundings. </w:t>
      </w:r>
      <w:r w:rsidR="00024881">
        <w:fldChar w:fldCharType="begin"/>
      </w:r>
      <w:r w:rsidR="00024881">
        <w:instrText xml:space="preserve"> REF _Ref41585007 \h </w:instrText>
      </w:r>
      <w:r w:rsidR="00024881">
        <w:fldChar w:fldCharType="separate"/>
      </w:r>
      <w:r w:rsidR="00DB6C5A">
        <w:t xml:space="preserve">Figure </w:t>
      </w:r>
      <w:r w:rsidR="00DB6C5A">
        <w:rPr>
          <w:noProof/>
        </w:rPr>
        <w:t>9</w:t>
      </w:r>
      <w:r w:rsidR="00024881">
        <w:fldChar w:fldCharType="end"/>
      </w:r>
      <w:r w:rsidR="00024881">
        <w:t xml:space="preserve"> shows the image in its inverted state to reduce the amount of black ink used in printing this report.</w:t>
      </w:r>
    </w:p>
    <w:p w14:paraId="5B4291DF" w14:textId="0BCD488D" w:rsidR="009210E4" w:rsidRDefault="009210E4" w:rsidP="009210E4">
      <w:pPr>
        <w:keepNext/>
        <w:jc w:val="center"/>
      </w:pPr>
      <w:r w:rsidRPr="009210E4">
        <w:rPr>
          <w:noProof/>
        </w:rPr>
        <w:lastRenderedPageBreak/>
        <w:drawing>
          <wp:inline distT="0" distB="0" distL="0" distR="0" wp14:anchorId="76A12DF7" wp14:editId="65E82F0B">
            <wp:extent cx="5365317" cy="2700000"/>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4039"/>
                    <a:stretch/>
                  </pic:blipFill>
                  <pic:spPr bwMode="auto">
                    <a:xfrm>
                      <a:off x="0" y="0"/>
                      <a:ext cx="5365317"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0700D" w14:textId="6E1CB533" w:rsidR="00F978C2" w:rsidRDefault="009210E4" w:rsidP="009210E4">
      <w:pPr>
        <w:pStyle w:val="Caption"/>
        <w:jc w:val="center"/>
      </w:pPr>
      <w:bookmarkStart w:id="32" w:name="_Ref41584022"/>
      <w:r>
        <w:t xml:space="preserve">Figure </w:t>
      </w:r>
      <w:fldSimple w:instr=" SEQ Figure \* ARABIC ">
        <w:r w:rsidR="003824DF">
          <w:rPr>
            <w:noProof/>
          </w:rPr>
          <w:t>8</w:t>
        </w:r>
      </w:fldSimple>
      <w:bookmarkEnd w:id="32"/>
      <w:r>
        <w:t>. HSV version of test image.</w:t>
      </w:r>
    </w:p>
    <w:p w14:paraId="4E97123D" w14:textId="14A396FD" w:rsidR="004440A0" w:rsidRDefault="004440A0" w:rsidP="004440A0"/>
    <w:p w14:paraId="0DA9E183" w14:textId="77777777" w:rsidR="00024881" w:rsidRDefault="00024881" w:rsidP="00024881">
      <w:pPr>
        <w:keepNext/>
        <w:jc w:val="center"/>
      </w:pPr>
      <w:r w:rsidRPr="00024881">
        <w:rPr>
          <w:noProof/>
        </w:rPr>
        <w:drawing>
          <wp:inline distT="0" distB="0" distL="0" distR="0" wp14:anchorId="7C2E5A78" wp14:editId="199515B0">
            <wp:extent cx="3861435" cy="3072384"/>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18430" r="19199" b="15230"/>
                    <a:stretch/>
                  </pic:blipFill>
                  <pic:spPr bwMode="auto">
                    <a:xfrm>
                      <a:off x="0" y="0"/>
                      <a:ext cx="3862327" cy="3073094"/>
                    </a:xfrm>
                    <a:prstGeom prst="rect">
                      <a:avLst/>
                    </a:prstGeom>
                    <a:noFill/>
                    <a:ln>
                      <a:noFill/>
                    </a:ln>
                    <a:extLst>
                      <a:ext uri="{53640926-AAD7-44D8-BBD7-CCE9431645EC}">
                        <a14:shadowObscured xmlns:a14="http://schemas.microsoft.com/office/drawing/2010/main"/>
                      </a:ext>
                    </a:extLst>
                  </pic:spPr>
                </pic:pic>
              </a:graphicData>
            </a:graphic>
          </wp:inline>
        </w:drawing>
      </w:r>
    </w:p>
    <w:p w14:paraId="62E41FCE" w14:textId="604355D6" w:rsidR="004440A0" w:rsidRDefault="00024881" w:rsidP="00024881">
      <w:pPr>
        <w:pStyle w:val="Caption"/>
        <w:jc w:val="center"/>
      </w:pPr>
      <w:bookmarkStart w:id="33" w:name="_Ref41585007"/>
      <w:r>
        <w:t xml:space="preserve">Figure </w:t>
      </w:r>
      <w:fldSimple w:instr=" SEQ Figure \* ARABIC ">
        <w:r w:rsidR="003824DF">
          <w:rPr>
            <w:noProof/>
          </w:rPr>
          <w:t>9</w:t>
        </w:r>
      </w:fldSimple>
      <w:bookmarkEnd w:id="33"/>
      <w:r>
        <w:t>. Segmented circles (inverted colours).</w:t>
      </w:r>
    </w:p>
    <w:p w14:paraId="1085224C" w14:textId="18F56C4E" w:rsidR="004440A0" w:rsidRDefault="00443EF9" w:rsidP="004440A0">
      <w:r>
        <w:t xml:space="preserve">After </w:t>
      </w:r>
      <w:r w:rsidR="00016069">
        <w:t>the</w:t>
      </w:r>
      <w:r>
        <w:t xml:space="preserve"> thresholding process each pixel has a value of either zero or one, representing whether the saturation of that pixel was below or above the mean saturation level of the HSV image. </w:t>
      </w:r>
      <w:r w:rsidR="00016069">
        <w:t>The blue circles are the only continuous region of consistent value, allowing the use of blob detection algorithms.</w:t>
      </w:r>
      <w:r w:rsidR="000518A9">
        <w:t xml:space="preserve"> The inbuilt blob detection </w:t>
      </w:r>
      <w:r w:rsidR="009D2DD0">
        <w:t>algorithms</w:t>
      </w:r>
      <w:r w:rsidR="000518A9">
        <w:t xml:space="preserve"> in the MATLAB computer vision toolbox are able</w:t>
      </w:r>
      <w:r w:rsidR="009D2DD0">
        <w:t xml:space="preserve"> to compute</w:t>
      </w:r>
      <w:r w:rsidR="000518A9">
        <w:t xml:space="preserve"> statistics for regions of connected pixels in binary images, such as the one shown in </w:t>
      </w:r>
      <w:r w:rsidR="000518A9">
        <w:fldChar w:fldCharType="begin"/>
      </w:r>
      <w:r w:rsidR="000518A9">
        <w:instrText xml:space="preserve"> REF _Ref41585007 \h </w:instrText>
      </w:r>
      <w:r w:rsidR="000518A9">
        <w:fldChar w:fldCharType="separate"/>
      </w:r>
      <w:r w:rsidR="00DB6C5A">
        <w:t xml:space="preserve">Figure </w:t>
      </w:r>
      <w:r w:rsidR="00DB6C5A">
        <w:rPr>
          <w:noProof/>
        </w:rPr>
        <w:t>9</w:t>
      </w:r>
      <w:r w:rsidR="000518A9">
        <w:fldChar w:fldCharType="end"/>
      </w:r>
      <w:r w:rsidR="000518A9">
        <w:t xml:space="preserve">. The detection algorithm calculates the centroid of the detected blow and the bounding box. By setting a minimum and maximum size of the blob to be near the known size of the circles, and only searching in the region above the checkerboard pattern, the blob detection result is very accurate. The circles are detected by the algorithm and the bounding region reflects the shape of the circle. </w:t>
      </w:r>
      <w:r w:rsidR="009D2DD0">
        <w:fldChar w:fldCharType="begin"/>
      </w:r>
      <w:r w:rsidR="009D2DD0">
        <w:instrText xml:space="preserve"> REF _Ref41590594 \h </w:instrText>
      </w:r>
      <w:r w:rsidR="009D2DD0">
        <w:fldChar w:fldCharType="separate"/>
      </w:r>
      <w:r w:rsidR="00DB6C5A">
        <w:t xml:space="preserve">Figure </w:t>
      </w:r>
      <w:r w:rsidR="00DB6C5A">
        <w:rPr>
          <w:noProof/>
        </w:rPr>
        <w:t>10</w:t>
      </w:r>
      <w:r w:rsidR="009D2DD0">
        <w:fldChar w:fldCharType="end"/>
      </w:r>
      <w:r w:rsidR="009D2DD0">
        <w:t xml:space="preserve"> shows the result of the feature detection using the process outlined.</w:t>
      </w:r>
    </w:p>
    <w:p w14:paraId="5B13F5A2" w14:textId="77777777" w:rsidR="009D2DD0" w:rsidRDefault="009D2DD0" w:rsidP="009D2DD0">
      <w:pPr>
        <w:keepNext/>
        <w:jc w:val="center"/>
      </w:pPr>
      <w:r w:rsidRPr="009D2DD0">
        <w:rPr>
          <w:noProof/>
        </w:rPr>
        <w:lastRenderedPageBreak/>
        <w:drawing>
          <wp:inline distT="0" distB="0" distL="0" distR="0" wp14:anchorId="22208A1C" wp14:editId="5A39E694">
            <wp:extent cx="5377941" cy="27000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14241"/>
                    <a:stretch/>
                  </pic:blipFill>
                  <pic:spPr bwMode="auto">
                    <a:xfrm>
                      <a:off x="0" y="0"/>
                      <a:ext cx="5377941"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7C0370FA" w14:textId="0C4453F8" w:rsidR="009D2DD0" w:rsidRDefault="009D2DD0" w:rsidP="009D2DD0">
      <w:pPr>
        <w:pStyle w:val="Caption"/>
        <w:jc w:val="center"/>
      </w:pPr>
      <w:bookmarkStart w:id="34" w:name="_Ref41590594"/>
      <w:r>
        <w:t xml:space="preserve">Figure </w:t>
      </w:r>
      <w:fldSimple w:instr=" SEQ Figure \* ARABIC ">
        <w:r w:rsidR="003824DF">
          <w:rPr>
            <w:noProof/>
          </w:rPr>
          <w:t>10</w:t>
        </w:r>
      </w:fldSimple>
      <w:bookmarkEnd w:id="34"/>
      <w:r>
        <w:t>. Result of feature recognition using saturation thresholding.</w:t>
      </w:r>
    </w:p>
    <w:p w14:paraId="26972DC5" w14:textId="0DC95E72" w:rsidR="004440A0" w:rsidRDefault="009D2DD0" w:rsidP="004440A0">
      <w:r>
        <w:t xml:space="preserve">Using the statistics returned from the blob detection the size of the circles can be calculated. For the test image the measurement of diameter was accurate to within 0.5mm. The distance between the centroids can also be calculated using basic geometric relations, alongside the angle between the two circles.  </w:t>
      </w:r>
    </w:p>
    <w:p w14:paraId="4A39D940" w14:textId="7552C3EB" w:rsidR="009D2DD0" w:rsidRDefault="009D2DD0" w:rsidP="004440A0">
      <w:r>
        <w:t>In the final experiment apparatus, the camera will not move relative to the two disks during an experiment. Additionally, the object will only move in two dimensions at a fixed distance from the camera. Due to the combination of these factors the camera calibration parameters need only be computed once.</w:t>
      </w:r>
      <w:r w:rsidR="006E0554">
        <w:t xml:space="preserve"> The process of segmenting the points of interest from the surrounding environment is carried out only using matrix and binary operations, which are both efficient operations in the MATLAB environment. This enables this feature recognition process to be carried out for each frame of a video stream in real time. The limiting factor on measurement frequency is the frame rate of the camera, which is 30 frames per second.</w:t>
      </w:r>
    </w:p>
    <w:p w14:paraId="2D3E7900" w14:textId="30473639" w:rsidR="009D2DD0" w:rsidRPr="004440A0" w:rsidRDefault="006E0554" w:rsidP="004440A0">
      <w:r>
        <w:t>The measurements taken from the computer vision algorithm are subject to uncertainty from several areas. The large pixel size in comparison to object size introduces errors, as well as the estimation process of camera parameters. Additionally, if either of the points of interest are not correctly identified, erroneous measurement values can be generated which greatly impacts the performance of the controller.</w:t>
      </w:r>
    </w:p>
    <w:p w14:paraId="43D71140" w14:textId="1F6E651C" w:rsidR="009C00BE" w:rsidRPr="009C00BE" w:rsidRDefault="00B00D99" w:rsidP="00B00D99">
      <w:pPr>
        <w:pStyle w:val="Heading3"/>
      </w:pPr>
      <w:bookmarkStart w:id="35" w:name="_Toc41917185"/>
      <w:r>
        <w:t>The Kalman Filter</w:t>
      </w:r>
      <w:bookmarkEnd w:id="35"/>
    </w:p>
    <w:p w14:paraId="1BAF2CFB" w14:textId="2F63DC66" w:rsidR="00881F61" w:rsidRDefault="006E0554" w:rsidP="00881F61">
      <w:pPr>
        <w:rPr>
          <w:rFonts w:eastAsiaTheme="minorEastAsia"/>
          <w:iCs/>
        </w:rPr>
      </w:pPr>
      <w:r>
        <w:t xml:space="preserve">The state feedback with reference feedforward control structure shown in </w:t>
      </w:r>
      <w:r>
        <w:fldChar w:fldCharType="begin"/>
      </w:r>
      <w:r>
        <w:instrText xml:space="preserve"> REF _Ref41315026 \h </w:instrText>
      </w:r>
      <w:r>
        <w:fldChar w:fldCharType="separate"/>
      </w:r>
      <w:r w:rsidR="00DB6C5A">
        <w:t xml:space="preserve">Figure </w:t>
      </w:r>
      <w:r w:rsidR="00DB6C5A">
        <w:rPr>
          <w:noProof/>
        </w:rPr>
        <w:t>4</w:t>
      </w:r>
      <w:r>
        <w:fldChar w:fldCharType="end"/>
      </w:r>
      <w:r>
        <w:t xml:space="preserve"> requires knowledge of the system states in order to calculate the required control law. In the DoD system only the </w:t>
      </w:r>
      <w:r w:rsidR="007B320B">
        <w:t>position</w:t>
      </w:r>
      <w:r>
        <w:t xml:space="preserve"> states, </w:t>
      </w:r>
      <m:oMath>
        <m:r>
          <m:rPr>
            <m:sty m:val="p"/>
          </m:rPr>
          <w:rPr>
            <w:rFonts w:ascii="Cambria Math" w:hAnsi="Cambria Math"/>
          </w:rPr>
          <m:t>θ and ϕ</m:t>
        </m:r>
      </m:oMath>
      <w:r>
        <w:rPr>
          <w:rFonts w:eastAsiaTheme="minorEastAsia"/>
          <w:iCs/>
        </w:rPr>
        <w:t>, can be directly measured with a rotary encoder and computer vision</w:t>
      </w:r>
      <w:r w:rsidR="00D27A78">
        <w:rPr>
          <w:rFonts w:eastAsiaTheme="minorEastAsia"/>
          <w:iCs/>
        </w:rPr>
        <w:t>,</w:t>
      </w:r>
      <w:r>
        <w:rPr>
          <w:rFonts w:eastAsiaTheme="minorEastAsia"/>
          <w:iCs/>
        </w:rPr>
        <w:t xml:space="preserve"> respectively. The velocity states </w:t>
      </w:r>
      <w:r w:rsidR="006C5D4C">
        <w:rPr>
          <w:rFonts w:eastAsiaTheme="minorEastAsia"/>
          <w:iCs/>
        </w:rPr>
        <w:t>cannot</w:t>
      </w:r>
      <w:r>
        <w:rPr>
          <w:rFonts w:eastAsiaTheme="minorEastAsia"/>
          <w:iCs/>
        </w:rPr>
        <w:t xml:space="preserve"> be directly measured. Additionally, the measurements of the position states are subject to uncertainty. </w:t>
      </w:r>
      <w:r w:rsidR="00D02196">
        <w:rPr>
          <w:rFonts w:eastAsiaTheme="minorEastAsia"/>
          <w:iCs/>
        </w:rPr>
        <w:t xml:space="preserve">To ensure the controller performs </w:t>
      </w:r>
      <w:r w:rsidR="00D27A78">
        <w:rPr>
          <w:rFonts w:eastAsiaTheme="minorEastAsia"/>
          <w:iCs/>
        </w:rPr>
        <w:t>well</w:t>
      </w:r>
      <w:r w:rsidR="00D02196">
        <w:rPr>
          <w:rFonts w:eastAsiaTheme="minorEastAsia"/>
          <w:iCs/>
        </w:rPr>
        <w:t xml:space="preserve"> an accurate estimation of the states must be computed.</w:t>
      </w:r>
    </w:p>
    <w:p w14:paraId="65EAA9E4" w14:textId="250B1497" w:rsidR="00D02196" w:rsidRDefault="00A315B4" w:rsidP="00881F61">
      <w:r>
        <w:t xml:space="preserve">A Kalman Filter can be used for state estimation. The Kalman Filter is the closed form solution to the Bayes Filter when it is assumed the state-transition model and measurement model are multivariate normally distributed. </w:t>
      </w:r>
      <w:r w:rsidR="005E7D8D">
        <w:t xml:space="preserve">A Bayes Filter relies on two assumptions: The state transition model is a Markov Chain and the measurement model is conditionally independent. These assumptions ensure that the probability density function (PDF) of the next state is only dependant on the previous state, and the measurement at a given time is only dependent on the state at that time. The Bayes Filter has the general form of </w:t>
      </w:r>
      <w:r w:rsidR="006C5D4C">
        <w:t>Algorithm 1</w:t>
      </w:r>
      <w:r w:rsidR="000A0AF1">
        <w:t xml:space="preserve"> </w:t>
      </w:r>
      <w:r w:rsidR="000A0AF1">
        <w:fldChar w:fldCharType="begin"/>
      </w:r>
      <w:r w:rsidR="000A0AF1">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0A0AF1">
        <w:fldChar w:fldCharType="separate"/>
      </w:r>
      <w:r w:rsidR="000A0AF1">
        <w:rPr>
          <w:noProof/>
        </w:rPr>
        <w:t>[9]</w:t>
      </w:r>
      <w:r w:rsidR="000A0AF1">
        <w:fldChar w:fldCharType="end"/>
      </w:r>
      <w:r w:rsidR="005E7D8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5E7D8D" w14:paraId="4380F7FC" w14:textId="77777777" w:rsidTr="00D27A78">
        <w:tc>
          <w:tcPr>
            <w:tcW w:w="9742" w:type="dxa"/>
            <w:tcBorders>
              <w:top w:val="single" w:sz="4" w:space="0" w:color="auto"/>
              <w:bottom w:val="single" w:sz="4" w:space="0" w:color="auto"/>
            </w:tcBorders>
          </w:tcPr>
          <w:p w14:paraId="361AF6F5" w14:textId="2EB2390B" w:rsidR="005E7D8D" w:rsidRDefault="005E7D8D" w:rsidP="00881F61">
            <w:r>
              <w:rPr>
                <w:rStyle w:val="Strong"/>
              </w:rPr>
              <w:lastRenderedPageBreak/>
              <w:t>Algorithm 1</w:t>
            </w:r>
          </w:p>
        </w:tc>
      </w:tr>
      <w:tr w:rsidR="005E7D8D" w14:paraId="7F1C0320" w14:textId="77777777" w:rsidTr="00D27A78">
        <w:trPr>
          <w:trHeight w:val="756"/>
        </w:trPr>
        <w:tc>
          <w:tcPr>
            <w:tcW w:w="9742" w:type="dxa"/>
            <w:tcBorders>
              <w:top w:val="single" w:sz="4" w:space="0" w:color="auto"/>
            </w:tcBorders>
          </w:tcPr>
          <w:p w14:paraId="548A9320" w14:textId="3DCF4A35" w:rsidR="005E7D8D" w:rsidRDefault="005E7D8D" w:rsidP="00881F61">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3789DA54" w14:textId="77777777" w:rsidTr="005E7D8D">
              <w:tc>
                <w:tcPr>
                  <w:tcW w:w="8796" w:type="dxa"/>
                  <w:shd w:val="clear" w:color="auto" w:fill="auto"/>
                  <w:vAlign w:val="center"/>
                </w:tcPr>
                <w:p w14:paraId="378B1FAF" w14:textId="477436D2" w:rsidR="005E7D8D" w:rsidRDefault="005E7D8D"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m:oMathPara>
                </w:p>
              </w:tc>
              <w:tc>
                <w:tcPr>
                  <w:tcW w:w="720" w:type="dxa"/>
                  <w:shd w:val="clear" w:color="auto" w:fill="auto"/>
                  <w:vAlign w:val="center"/>
                </w:tcPr>
                <w:p w14:paraId="6F4B51B1" w14:textId="7FB365BD"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6</w:instrText>
                    </w:r>
                  </w:fldSimple>
                  <w:r>
                    <w:instrText>)</w:instrText>
                  </w:r>
                  <w:r>
                    <w:fldChar w:fldCharType="end"/>
                  </w:r>
                </w:p>
              </w:tc>
            </w:tr>
          </w:tbl>
          <w:p w14:paraId="45B6565D" w14:textId="6DCF8694" w:rsidR="005E7D8D" w:rsidRDefault="005E7D8D" w:rsidP="00881F61"/>
        </w:tc>
      </w:tr>
      <w:tr w:rsidR="005E7D8D" w14:paraId="4C56D835" w14:textId="77777777" w:rsidTr="006C5D4C">
        <w:tc>
          <w:tcPr>
            <w:tcW w:w="9742" w:type="dxa"/>
          </w:tcPr>
          <w:p w14:paraId="7A052B31" w14:textId="799C582C" w:rsidR="005E7D8D" w:rsidRDefault="006C5D4C" w:rsidP="00881F61">
            <w:r w:rsidRPr="006C5D4C">
              <w:rPr>
                <w:b/>
                <w:bCs/>
              </w:rPr>
              <w:t>for</w:t>
            </w:r>
            <w:r w:rsidR="005E7D8D">
              <w:t xml:space="preserve"> t = 1,2 …. T</w:t>
            </w:r>
          </w:p>
          <w:p w14:paraId="70B0DE8E" w14:textId="551398DE" w:rsidR="005E7D8D" w:rsidRDefault="005E7D8D" w:rsidP="006C5D4C">
            <w:pPr>
              <w:ind w:firstLine="452"/>
            </w:pPr>
            <w:r w:rsidRPr="000A0AF1">
              <w:rPr>
                <w:b/>
                <w:bCs/>
              </w:rPr>
              <w:t>Measurement update:</w:t>
            </w:r>
            <w:r>
              <w:t xml:space="preserve"> </w:t>
            </w:r>
            <w:r w:rsidR="006C5D4C">
              <w:t>u</w:t>
            </w:r>
            <w:r>
              <w:t>pdate the prior with new information</w:t>
            </w:r>
          </w:p>
        </w:tc>
      </w:tr>
      <w:tr w:rsidR="005E7D8D" w14:paraId="402521D6" w14:textId="77777777" w:rsidTr="006C5D4C">
        <w:tc>
          <w:tcPr>
            <w:tcW w:w="9742"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5E7D8D" w14:paraId="1862DFC4" w14:textId="77777777" w:rsidTr="005E7D8D">
              <w:tc>
                <w:tcPr>
                  <w:tcW w:w="8796" w:type="dxa"/>
                  <w:shd w:val="clear" w:color="auto" w:fill="auto"/>
                  <w:vAlign w:val="center"/>
                </w:tcPr>
                <w:p w14:paraId="10CA4E2E" w14:textId="698B6BB8" w:rsidR="005E7D8D" w:rsidRDefault="006C5D4C" w:rsidP="005E7D8D">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oMath>
                  </m:oMathPara>
                </w:p>
              </w:tc>
              <w:tc>
                <w:tcPr>
                  <w:tcW w:w="720" w:type="dxa"/>
                  <w:shd w:val="clear" w:color="auto" w:fill="auto"/>
                  <w:vAlign w:val="center"/>
                </w:tcPr>
                <w:p w14:paraId="3C25FCE0" w14:textId="1E3D36A2" w:rsidR="005E7D8D" w:rsidRDefault="005E7D8D" w:rsidP="005E7D8D">
                  <w:pPr>
                    <w:pStyle w:val="EquationNumberStyle"/>
                  </w:pPr>
                  <w:r>
                    <w:fldChar w:fldCharType="begin"/>
                  </w:r>
                  <w:r>
                    <w:instrText xml:space="preserve"> MACROBUTTON NumberReference \* MERGEFORMAT (</w:instrText>
                  </w:r>
                  <w:fldSimple w:instr=" SEQ EquationNumber \n \* Arabic \* MERGEFORMAT ">
                    <w:r w:rsidR="00DB6C5A">
                      <w:rPr>
                        <w:noProof/>
                      </w:rPr>
                      <w:instrText>37</w:instrText>
                    </w:r>
                  </w:fldSimple>
                  <w:r>
                    <w:instrText>)</w:instrText>
                  </w:r>
                  <w:r>
                    <w:fldChar w:fldCharType="end"/>
                  </w:r>
                </w:p>
              </w:tc>
            </w:tr>
          </w:tbl>
          <w:p w14:paraId="3AB15560" w14:textId="501A7845" w:rsidR="005E7D8D" w:rsidRDefault="005E7D8D" w:rsidP="00881F61"/>
        </w:tc>
      </w:tr>
      <w:tr w:rsidR="006C5D4C" w14:paraId="6F1A36F0" w14:textId="77777777" w:rsidTr="00D27A78">
        <w:tc>
          <w:tcPr>
            <w:tcW w:w="9742" w:type="dxa"/>
          </w:tcPr>
          <w:p w14:paraId="22CB5F78" w14:textId="24FBFAC4" w:rsidR="006C5D4C" w:rsidRDefault="006C5D4C" w:rsidP="006C5D4C">
            <w:pPr>
              <w:ind w:firstLine="452"/>
            </w:pPr>
            <w:r w:rsidRPr="000A0AF1">
              <w:rPr>
                <w:b/>
                <w:bCs/>
              </w:rPr>
              <w:t>Prediction update:</w:t>
            </w:r>
            <w:r>
              <w:t xml:space="preserve"> compute the state distribution at t+1</w:t>
            </w:r>
          </w:p>
        </w:tc>
      </w:tr>
      <w:tr w:rsidR="006C5D4C" w14:paraId="6C133141" w14:textId="77777777" w:rsidTr="00D27A78">
        <w:tc>
          <w:tcPr>
            <w:tcW w:w="9742" w:type="dxa"/>
            <w:tcBorders>
              <w:bottom w:val="single" w:sz="4" w:space="0" w:color="auto"/>
            </w:tcBorders>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720"/>
            </w:tblGrid>
            <w:tr w:rsidR="006C5D4C" w14:paraId="347E746B" w14:textId="77777777" w:rsidTr="006C5D4C">
              <w:tc>
                <w:tcPr>
                  <w:tcW w:w="8796" w:type="dxa"/>
                  <w:shd w:val="clear" w:color="auto" w:fill="auto"/>
                  <w:vAlign w:val="center"/>
                </w:tcPr>
                <w:p w14:paraId="15609B8B" w14:textId="55DA3497" w:rsidR="006C5D4C" w:rsidRDefault="006C5D4C" w:rsidP="006C5D4C">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oMath>
                  </m:oMathPara>
                </w:p>
              </w:tc>
              <w:tc>
                <w:tcPr>
                  <w:tcW w:w="720" w:type="dxa"/>
                  <w:shd w:val="clear" w:color="auto" w:fill="auto"/>
                  <w:vAlign w:val="center"/>
                </w:tcPr>
                <w:p w14:paraId="363BF04C" w14:textId="70C8F1AE" w:rsidR="006C5D4C" w:rsidRDefault="006C5D4C" w:rsidP="006C5D4C">
                  <w:pPr>
                    <w:pStyle w:val="EquationNumberStyle"/>
                  </w:pPr>
                  <w:r>
                    <w:fldChar w:fldCharType="begin"/>
                  </w:r>
                  <w:r>
                    <w:instrText xml:space="preserve"> MACROBUTTON NumberReference \* MERGEFORMAT (</w:instrText>
                  </w:r>
                  <w:fldSimple w:instr=" SEQ EquationNumber \n \* Arabic \* MERGEFORMAT ">
                    <w:r w:rsidR="00DB6C5A">
                      <w:rPr>
                        <w:noProof/>
                      </w:rPr>
                      <w:instrText>38</w:instrText>
                    </w:r>
                  </w:fldSimple>
                  <w:r>
                    <w:instrText>)</w:instrText>
                  </w:r>
                  <w:r>
                    <w:fldChar w:fldCharType="end"/>
                  </w:r>
                </w:p>
              </w:tc>
            </w:tr>
          </w:tbl>
          <w:p w14:paraId="173BCC24" w14:textId="0AE2D610" w:rsidR="006C5D4C" w:rsidRPr="006C5D4C" w:rsidRDefault="006C5D4C" w:rsidP="006C5D4C">
            <w:pPr>
              <w:rPr>
                <w:b/>
                <w:bCs/>
              </w:rPr>
            </w:pPr>
            <w:r w:rsidRPr="006C5D4C">
              <w:rPr>
                <w:b/>
                <w:bCs/>
              </w:rPr>
              <w:t>end</w:t>
            </w:r>
          </w:p>
        </w:tc>
      </w:tr>
    </w:tbl>
    <w:p w14:paraId="4FB575F4" w14:textId="28C5D2F5" w:rsidR="000A0AF1" w:rsidRDefault="000A0AF1" w:rsidP="00881F61">
      <w:r>
        <w:t xml:space="preserve">The Bayes Filter has two implementation issues: the measurement update and prediction update both contain the product of PDF’s and an integration </w:t>
      </w:r>
      <w:r>
        <w:fldChar w:fldCharType="begin"/>
      </w:r>
      <w:r>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fldChar w:fldCharType="separate"/>
      </w:r>
      <w:r>
        <w:rPr>
          <w:noProof/>
        </w:rPr>
        <w:t>[9]</w:t>
      </w:r>
      <w:r>
        <w:fldChar w:fldCharType="end"/>
      </w:r>
      <w:r>
        <w:t xml:space="preserve">. The Kalman Filter does not have these issues due to the assumptions on the state and measurement PDF’s. </w:t>
      </w:r>
      <w:r w:rsidR="001C3739">
        <w:t>For a system with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2E9F43A2" w14:textId="77777777" w:rsidTr="001C3739">
        <w:tc>
          <w:tcPr>
            <w:tcW w:w="9022" w:type="dxa"/>
            <w:shd w:val="clear" w:color="auto" w:fill="auto"/>
            <w:vAlign w:val="center"/>
          </w:tcPr>
          <w:p w14:paraId="7B1D6669" w14:textId="69798CD9" w:rsidR="001C3739" w:rsidRPr="001C3739" w:rsidRDefault="0021563E" w:rsidP="001C3739">
            <w:pPr>
              <w:spacing w:line="288" w:lineRule="auto"/>
              <w:jc w:val="left"/>
              <w:rPr>
                <w:i/>
              </w:rPr>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w:rPr>
                    <w:rFonts w:ascii="Cambria Math" w:hAnsi="Cambria Math"/>
                  </w:rPr>
                  <m:t xml:space="preserve"> </m:t>
                </m:r>
              </m:oMath>
            </m:oMathPara>
          </w:p>
        </w:tc>
        <w:tc>
          <w:tcPr>
            <w:tcW w:w="720" w:type="dxa"/>
            <w:shd w:val="clear" w:color="auto" w:fill="auto"/>
            <w:vAlign w:val="center"/>
          </w:tcPr>
          <w:p w14:paraId="31EEBB96" w14:textId="155D4076"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39</w:instrText>
              </w:r>
            </w:fldSimple>
            <w:r>
              <w:instrText>)</w:instrText>
            </w:r>
            <w:r>
              <w:fldChar w:fldCharType="end"/>
            </w:r>
          </w:p>
        </w:tc>
      </w:tr>
      <w:tr w:rsidR="001C3739" w14:paraId="530C8416" w14:textId="77777777" w:rsidTr="001C3739">
        <w:tc>
          <w:tcPr>
            <w:tcW w:w="9022" w:type="dxa"/>
            <w:shd w:val="clear" w:color="auto" w:fill="auto"/>
            <w:vAlign w:val="center"/>
          </w:tcPr>
          <w:p w14:paraId="6029B681" w14:textId="3D2A3BFD" w:rsidR="001C3739" w:rsidRDefault="0021563E" w:rsidP="001C3739">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v</m:t>
                    </m:r>
                  </m:e>
                  <m:sub>
                    <m:r>
                      <w:rPr>
                        <w:rFonts w:ascii="Cambria Math" w:hAnsi="Cambria Math"/>
                      </w:rPr>
                      <m:t>t</m:t>
                    </m:r>
                  </m:sub>
                </m:sSub>
              </m:oMath>
            </m:oMathPara>
          </w:p>
        </w:tc>
        <w:tc>
          <w:tcPr>
            <w:tcW w:w="720" w:type="dxa"/>
            <w:shd w:val="clear" w:color="auto" w:fill="auto"/>
            <w:vAlign w:val="center"/>
          </w:tcPr>
          <w:p w14:paraId="3B4B4E6D" w14:textId="7533D30A"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0</w:instrText>
              </w:r>
            </w:fldSimple>
            <w:r>
              <w:instrText>)</w:instrText>
            </w:r>
            <w:r>
              <w:fldChar w:fldCharType="end"/>
            </w:r>
          </w:p>
        </w:tc>
      </w:tr>
    </w:tbl>
    <w:p w14:paraId="483ADA65" w14:textId="39F366FB" w:rsidR="001C3739" w:rsidRDefault="001C3739" w:rsidP="00881F61">
      <w:pPr>
        <w:rPr>
          <w:rFonts w:eastAsiaTheme="minorEastAsia"/>
        </w:rPr>
      </w:pPr>
      <w:r>
        <w:t xml:space="preserve">where </w:t>
      </w:r>
      <m:oMath>
        <m:sSub>
          <m:sSubPr>
            <m:ctrlPr>
              <w:rPr>
                <w:rFonts w:ascii="Cambria Math" w:hAnsi="Cambria Math"/>
                <w:i/>
              </w:rPr>
            </m:ctrlPr>
          </m:sSubPr>
          <m:e>
            <m:r>
              <m:rPr>
                <m:sty m:val="b"/>
              </m:rPr>
              <w:rPr>
                <w:rFonts w:ascii="Cambria Math" w:hAnsi="Cambria Math"/>
              </w:rPr>
              <m:t>w</m:t>
            </m:r>
          </m:e>
          <m:sub>
            <m:r>
              <w:rPr>
                <w:rFonts w:ascii="Cambria Math" w:hAnsi="Cambria Math"/>
              </w:rPr>
              <m:t>t</m:t>
            </m:r>
          </m:sub>
        </m:sSub>
        <m:r>
          <m:rPr>
            <m:scr m:val="script"/>
          </m:rP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t</m:t>
            </m:r>
          </m:sub>
        </m:sSub>
        <m:r>
          <m:rPr>
            <m:scr m:val="script"/>
          </m:rPr>
          <w:rPr>
            <w:rFonts w:ascii="Cambria Math" w:eastAsiaTheme="minorEastAsia" w:hAnsi="Cambria Math"/>
          </w:rPr>
          <m:t>=N(</m:t>
        </m:r>
        <m:r>
          <m:rPr>
            <m:sty m:val="b"/>
          </m:rPr>
          <w:rPr>
            <w:rFonts w:ascii="Cambria Math" w:eastAsiaTheme="minorEastAsia" w:hAnsi="Cambria Math"/>
          </w:rPr>
          <m:t>0</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oMath>
      <w:r>
        <w:rPr>
          <w:rFonts w:eastAsiaTheme="minorEastAsia"/>
        </w:rPr>
        <w:t>, then the Bayesian Filter has the closed form solu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1C3739" w14:paraId="4C0FB50C" w14:textId="77777777" w:rsidTr="001C3739">
        <w:tc>
          <w:tcPr>
            <w:tcW w:w="9022" w:type="dxa"/>
            <w:shd w:val="clear" w:color="auto" w:fill="auto"/>
            <w:vAlign w:val="center"/>
          </w:tcPr>
          <w:p w14:paraId="18837354" w14:textId="784FB05F"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t+1</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A</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05EC0F32" w14:textId="31938435"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1</w:instrText>
              </w:r>
            </w:fldSimple>
            <w:r>
              <w:instrText>)</w:instrText>
            </w:r>
            <w:r>
              <w:fldChar w:fldCharType="end"/>
            </w:r>
          </w:p>
        </w:tc>
      </w:tr>
      <w:tr w:rsidR="001C3739" w14:paraId="6C5D50F0" w14:textId="77777777" w:rsidTr="001C3739">
        <w:tc>
          <w:tcPr>
            <w:tcW w:w="9022" w:type="dxa"/>
            <w:shd w:val="clear" w:color="auto" w:fill="auto"/>
            <w:vAlign w:val="center"/>
          </w:tcPr>
          <w:p w14:paraId="4EC1B640" w14:textId="1DE05270"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C</m:t>
                    </m:r>
                  </m:e>
                  <m:sub>
                    <m:r>
                      <w:rPr>
                        <w:rFonts w:ascii="Cambria Math" w:hAnsi="Cambria Math"/>
                      </w:rPr>
                      <m:t>t</m:t>
                    </m:r>
                  </m:sub>
                </m:sSub>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sSub>
                  <m:sSubPr>
                    <m:ctrlPr>
                      <w:rPr>
                        <w:rFonts w:ascii="Cambria Math" w:hAnsi="Cambria Math"/>
                        <w:i/>
                      </w:rPr>
                    </m:ctrlPr>
                  </m:sSubPr>
                  <m:e>
                    <m:r>
                      <m:rPr>
                        <m:sty m:val="b"/>
                      </m:rP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R</m:t>
                    </m:r>
                  </m:e>
                  <m:sub>
                    <m:r>
                      <w:rPr>
                        <w:rFonts w:ascii="Cambria Math" w:hAnsi="Cambria Math"/>
                      </w:rPr>
                      <m:t>t</m:t>
                    </m:r>
                  </m:sub>
                </m:sSub>
                <m:r>
                  <w:rPr>
                    <w:rFonts w:ascii="Cambria Math" w:hAnsi="Cambria Math"/>
                  </w:rPr>
                  <m:t>)</m:t>
                </m:r>
              </m:oMath>
            </m:oMathPara>
          </w:p>
        </w:tc>
        <w:tc>
          <w:tcPr>
            <w:tcW w:w="720" w:type="dxa"/>
            <w:shd w:val="clear" w:color="auto" w:fill="auto"/>
            <w:vAlign w:val="center"/>
          </w:tcPr>
          <w:p w14:paraId="78799BDC" w14:textId="5C67658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2</w:instrText>
              </w:r>
            </w:fldSimple>
            <w:r>
              <w:instrText>)</w:instrText>
            </w:r>
            <w:r>
              <w:fldChar w:fldCharType="end"/>
            </w:r>
          </w:p>
        </w:tc>
      </w:tr>
      <w:tr w:rsidR="001C3739" w14:paraId="037D0455" w14:textId="77777777" w:rsidTr="001C3739">
        <w:tc>
          <w:tcPr>
            <w:tcW w:w="9022" w:type="dxa"/>
            <w:shd w:val="clear" w:color="auto" w:fill="auto"/>
            <w:vAlign w:val="center"/>
          </w:tcPr>
          <w:p w14:paraId="07A32D4A" w14:textId="5D62BA43" w:rsidR="001C3739" w:rsidRDefault="001C3739" w:rsidP="001C3739">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m:rPr>
                    <m:scr m:val="script"/>
                  </m:rPr>
                  <w:rPr>
                    <w:rFonts w:ascii="Cambria Math" w:hAnsi="Cambria Math"/>
                  </w:rPr>
                  <m:t>=N(</m:t>
                </m:r>
                <m:sSub>
                  <m:sSubPr>
                    <m:ctrlPr>
                      <w:rPr>
                        <w:rFonts w:ascii="Cambria Math" w:hAnsi="Cambria Math"/>
                        <w:i/>
                      </w:rPr>
                    </m:ctrlPr>
                  </m:sSubPr>
                  <m:e>
                    <m:r>
                      <m:rPr>
                        <m:sty m:val="b"/>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m:rPr>
                        <m:sty m:val="b"/>
                      </m:rPr>
                      <w:rPr>
                        <w:rFonts w:ascii="Cambria Math" w:hAnsi="Cambria Math"/>
                      </w:rPr>
                      <m:t>P</m:t>
                    </m:r>
                  </m:e>
                  <m:sub>
                    <m:r>
                      <w:rPr>
                        <w:rFonts w:ascii="Cambria Math" w:hAnsi="Cambria Math"/>
                      </w:rPr>
                      <m:t>1|0</m:t>
                    </m:r>
                  </m:sub>
                </m:sSub>
                <m:r>
                  <w:rPr>
                    <w:rFonts w:ascii="Cambria Math" w:hAnsi="Cambria Math"/>
                  </w:rPr>
                  <m:t xml:space="preserve">) </m:t>
                </m:r>
              </m:oMath>
            </m:oMathPara>
          </w:p>
        </w:tc>
        <w:tc>
          <w:tcPr>
            <w:tcW w:w="720" w:type="dxa"/>
            <w:shd w:val="clear" w:color="auto" w:fill="auto"/>
            <w:vAlign w:val="center"/>
          </w:tcPr>
          <w:p w14:paraId="1A0D18CC" w14:textId="0F441330" w:rsidR="001C3739" w:rsidRDefault="001C3739" w:rsidP="001C3739">
            <w:pPr>
              <w:pStyle w:val="EquationNumberStyle"/>
            </w:pPr>
            <w:r>
              <w:fldChar w:fldCharType="begin"/>
            </w:r>
            <w:r>
              <w:instrText xml:space="preserve"> MACROBUTTON NumberReference \* MERGEFORMAT (</w:instrText>
            </w:r>
            <w:fldSimple w:instr=" SEQ EquationNumber \n \* Arabic \* MERGEFORMAT ">
              <w:r w:rsidR="00DB6C5A">
                <w:rPr>
                  <w:noProof/>
                </w:rPr>
                <w:instrText>43</w:instrText>
              </w:r>
            </w:fldSimple>
            <w:r>
              <w:instrText>)</w:instrText>
            </w:r>
            <w:r>
              <w:fldChar w:fldCharType="end"/>
            </w:r>
          </w:p>
        </w:tc>
      </w:tr>
    </w:tbl>
    <w:p w14:paraId="7A74AFCB" w14:textId="0710E010" w:rsidR="00D27A78" w:rsidRDefault="00676FAB" w:rsidP="00881F61">
      <w:r>
        <w:t>This reduces the measurement and prediction step of the Bayes Filter to produce multivariate normal distributions</w:t>
      </w:r>
      <w:r w:rsidR="000D098A">
        <w:t>, giving Algorithm 2</w:t>
      </w:r>
      <w:r w:rsidR="00AB1D8A">
        <w:t xml:space="preserve"> </w:t>
      </w:r>
      <w:r w:rsidR="00AB1D8A">
        <w:fldChar w:fldCharType="begin"/>
      </w:r>
      <w:r w:rsidR="00AB1D8A">
        <w:instrText xml:space="preserve"> ADDIN EN.CITE &lt;EndNote&gt;&lt;Cite&gt;&lt;Author&gt;Wills&lt;/Author&gt;&lt;Year&gt;2020&lt;/Year&gt;&lt;RecNum&gt;14&lt;/RecNum&gt;&lt;DisplayText&gt;[9]&lt;/DisplayText&gt;&lt;record&gt;&lt;rec-number&gt;14&lt;/rec-number&gt;&lt;foreign-keys&gt;&lt;key app="EN" db-id="zz9a0d2965d52hevzzzppazirevvz9zxs9ee" timestamp="1590664379"&gt;14&lt;/key&gt;&lt;/foreign-keys&gt;&lt;ref-type name="Electronic Book"&gt;44&lt;/ref-type&gt;&lt;contributors&gt;&lt;authors&gt;&lt;author&gt;Adrian Wills&lt;/author&gt;&lt;/authors&gt;&lt;/contributors&gt;&lt;titles&gt;&lt;title&gt;Course Notes: Advanced Estimation&lt;/title&gt;&lt;/titles&gt;&lt;dates&gt;&lt;year&gt;2020&lt;/year&gt;&lt;/dates&gt;&lt;pub-location&gt;The Universtiy of Newcastle, Australia.&lt;/pub-location&gt;&lt;urls&gt;&lt;/urls&gt;&lt;/record&gt;&lt;/Cite&gt;&lt;/EndNote&gt;</w:instrText>
      </w:r>
      <w:r w:rsidR="00AB1D8A">
        <w:fldChar w:fldCharType="separate"/>
      </w:r>
      <w:r w:rsidR="00AB1D8A">
        <w:rPr>
          <w:noProof/>
        </w:rPr>
        <w:t>[9]</w:t>
      </w:r>
      <w:r w:rsidR="00AB1D8A">
        <w:fldChar w:fldCharType="end"/>
      </w:r>
      <w:r w:rsidR="000D098A">
        <w:t>.</w:t>
      </w:r>
    </w:p>
    <w:p w14:paraId="2D708D5F" w14:textId="66A51A3A" w:rsidR="00D27A78" w:rsidRDefault="00D27A78">
      <w:pPr>
        <w:jc w:val="left"/>
      </w:pPr>
      <w: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3"/>
      </w:tblGrid>
      <w:tr w:rsidR="000D098A" w14:paraId="6A5E9C3A" w14:textId="77777777" w:rsidTr="00D27A78">
        <w:tc>
          <w:tcPr>
            <w:tcW w:w="9743" w:type="dxa"/>
            <w:tcBorders>
              <w:top w:val="single" w:sz="4" w:space="0" w:color="auto"/>
              <w:bottom w:val="single" w:sz="4" w:space="0" w:color="auto"/>
            </w:tcBorders>
          </w:tcPr>
          <w:p w14:paraId="30272FB9" w14:textId="5605A877" w:rsidR="000D098A" w:rsidRDefault="000D098A" w:rsidP="000D098A">
            <w:r>
              <w:rPr>
                <w:rStyle w:val="Strong"/>
              </w:rPr>
              <w:lastRenderedPageBreak/>
              <w:t>Algorithm 2</w:t>
            </w:r>
          </w:p>
        </w:tc>
      </w:tr>
      <w:tr w:rsidR="000D098A" w14:paraId="553853AA" w14:textId="77777777" w:rsidTr="00D27A78">
        <w:trPr>
          <w:trHeight w:val="756"/>
        </w:trPr>
        <w:tc>
          <w:tcPr>
            <w:tcW w:w="9743" w:type="dxa"/>
            <w:tcBorders>
              <w:top w:val="single" w:sz="4" w:space="0" w:color="auto"/>
            </w:tcBorders>
          </w:tcPr>
          <w:p w14:paraId="4A9C5CF9" w14:textId="77777777" w:rsidR="000D098A" w:rsidRDefault="000D098A" w:rsidP="000D098A">
            <w:r>
              <w:t>Choose initial state PDF (prior)</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34C3213E" w14:textId="77777777" w:rsidTr="00DD4AC0">
              <w:tc>
                <w:tcPr>
                  <w:tcW w:w="8797" w:type="dxa"/>
                  <w:shd w:val="clear" w:color="auto" w:fill="auto"/>
                  <w:vAlign w:val="center"/>
                </w:tcPr>
                <w:p w14:paraId="1796CF46" w14:textId="7823E2ED" w:rsidR="000D098A" w:rsidRDefault="000D098A" w:rsidP="000D098A">
                  <w:pPr>
                    <w:spacing w:line="288" w:lineRule="auto"/>
                    <w:jc w:val="lef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oMath>
                  </m:oMathPara>
                </w:p>
              </w:tc>
              <w:tc>
                <w:tcPr>
                  <w:tcW w:w="720" w:type="dxa"/>
                  <w:shd w:val="clear" w:color="auto" w:fill="auto"/>
                  <w:vAlign w:val="center"/>
                </w:tcPr>
                <w:p w14:paraId="0F9A7D3C" w14:textId="3AC1C59B" w:rsidR="000D098A" w:rsidRDefault="000D098A" w:rsidP="00DB6C5A">
                  <w:pPr>
                    <w:pStyle w:val="EquationNumberStyle"/>
                    <w:ind w:right="-23"/>
                  </w:pPr>
                  <w:r>
                    <w:fldChar w:fldCharType="begin"/>
                  </w:r>
                  <w:r>
                    <w:instrText xml:space="preserve"> MACROBUTTON NumberReference \* MERGEFORMAT (</w:instrText>
                  </w:r>
                  <w:fldSimple w:instr=" SEQ EquationNumber \n \* Arabic \* MERGEFORMAT ">
                    <w:r w:rsidR="00DB6C5A">
                      <w:rPr>
                        <w:noProof/>
                      </w:rPr>
                      <w:instrText>44</w:instrText>
                    </w:r>
                  </w:fldSimple>
                  <w:r>
                    <w:instrText>)</w:instrText>
                  </w:r>
                  <w:r>
                    <w:fldChar w:fldCharType="end"/>
                  </w:r>
                </w:p>
              </w:tc>
            </w:tr>
          </w:tbl>
          <w:p w14:paraId="3CDF1513" w14:textId="77777777" w:rsidR="000D098A" w:rsidRDefault="000D098A" w:rsidP="000D098A"/>
        </w:tc>
      </w:tr>
      <w:tr w:rsidR="000D098A" w14:paraId="6C00FE1B" w14:textId="77777777" w:rsidTr="00DD4AC0">
        <w:tc>
          <w:tcPr>
            <w:tcW w:w="9743" w:type="dxa"/>
          </w:tcPr>
          <w:p w14:paraId="6CEE91D2" w14:textId="77777777" w:rsidR="000D098A" w:rsidRDefault="000D098A" w:rsidP="000D098A">
            <w:r w:rsidRPr="006C5D4C">
              <w:rPr>
                <w:b/>
                <w:bCs/>
              </w:rPr>
              <w:t>for</w:t>
            </w:r>
            <w:r>
              <w:t xml:space="preserve"> t = 1,2 …. T</w:t>
            </w:r>
          </w:p>
          <w:p w14:paraId="175D292A" w14:textId="77777777" w:rsidR="000D098A" w:rsidRDefault="000D098A" w:rsidP="000D098A">
            <w:pPr>
              <w:ind w:firstLine="452"/>
            </w:pPr>
            <w:r w:rsidRPr="000A0AF1">
              <w:rPr>
                <w:b/>
                <w:bCs/>
              </w:rPr>
              <w:t>Measurement update:</w:t>
            </w:r>
            <w:r>
              <w:t xml:space="preserve"> update the prior with new information</w:t>
            </w:r>
          </w:p>
        </w:tc>
      </w:tr>
      <w:tr w:rsidR="000D098A" w14:paraId="606D7710" w14:textId="77777777" w:rsidTr="00DD4AC0">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17E6B4BA" w14:textId="77777777" w:rsidTr="00DB6C5A">
              <w:tc>
                <w:tcPr>
                  <w:tcW w:w="8797" w:type="dxa"/>
                  <w:shd w:val="clear" w:color="auto" w:fill="auto"/>
                  <w:vAlign w:val="center"/>
                </w:tcPr>
                <w:p w14:paraId="00BEC127" w14:textId="1D93896A"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1</m:t>
                                  </m:r>
                                </m:sub>
                              </m:sSub>
                            </m:e>
                          </m:d>
                        </m:num>
                        <m:den>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den>
                      </m:f>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r>
                        <w:rPr>
                          <w:rFonts w:ascii="Cambria Math" w:hAnsi="Cambria Math"/>
                        </w:rPr>
                        <m:t>)</m:t>
                      </m:r>
                    </m:oMath>
                  </m:oMathPara>
                </w:p>
              </w:tc>
              <w:tc>
                <w:tcPr>
                  <w:tcW w:w="720" w:type="dxa"/>
                  <w:shd w:val="clear" w:color="auto" w:fill="auto"/>
                  <w:vAlign w:val="center"/>
                </w:tcPr>
                <w:p w14:paraId="31049577" w14:textId="72601D44"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5</w:instrText>
                    </w:r>
                  </w:fldSimple>
                  <w:r>
                    <w:instrText>)</w:instrText>
                  </w:r>
                  <w:r>
                    <w:fldChar w:fldCharType="end"/>
                  </w:r>
                </w:p>
              </w:tc>
            </w:tr>
          </w:tbl>
          <w:p w14:paraId="08AFEEEC" w14:textId="77777777" w:rsidR="000D098A" w:rsidRDefault="000D098A" w:rsidP="000D098A"/>
        </w:tc>
      </w:tr>
      <w:tr w:rsidR="000D098A" w14:paraId="03AA70E0" w14:textId="77777777" w:rsidTr="00DD4AC0">
        <w:tc>
          <w:tcPr>
            <w:tcW w:w="9743" w:type="dxa"/>
          </w:tcPr>
          <w:p w14:paraId="627D8028" w14:textId="1C8F0BFF" w:rsidR="000D098A" w:rsidRDefault="000D098A" w:rsidP="000D098A">
            <w:pPr>
              <w:ind w:firstLine="452"/>
            </w:pPr>
            <w:r w:rsidRPr="000A0AF1">
              <w:rPr>
                <w:b/>
                <w:bCs/>
              </w:rPr>
              <w:t>Prediction update:</w:t>
            </w:r>
            <w:r>
              <w:t xml:space="preserve"> compute the state distribution at </w:t>
            </w:r>
            <m:oMath>
              <m:r>
                <m:rPr>
                  <m:sty m:val="p"/>
                </m:rPr>
                <w:rPr>
                  <w:rFonts w:ascii="Cambria Math" w:hAnsi="Cambria Math"/>
                </w:rPr>
                <m:t>t+1</m:t>
              </m:r>
            </m:oMath>
          </w:p>
        </w:tc>
      </w:tr>
      <w:tr w:rsidR="000D098A" w14:paraId="44250BC6" w14:textId="77777777" w:rsidTr="00D27A78">
        <w:tc>
          <w:tcPr>
            <w:tcW w:w="9743" w:type="dxa"/>
          </w:tcPr>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7"/>
              <w:gridCol w:w="720"/>
            </w:tblGrid>
            <w:tr w:rsidR="000D098A" w14:paraId="42C7C6EB" w14:textId="77777777" w:rsidTr="00DB6C5A">
              <w:tc>
                <w:tcPr>
                  <w:tcW w:w="8797" w:type="dxa"/>
                  <w:shd w:val="clear" w:color="auto" w:fill="auto"/>
                  <w:vAlign w:val="center"/>
                </w:tcPr>
                <w:p w14:paraId="1FA454B6" w14:textId="0C259DC0" w:rsidR="000D098A" w:rsidRDefault="000D098A" w:rsidP="000D098A">
                  <w:pPr>
                    <w:spacing w:line="288" w:lineRule="auto"/>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t</m:t>
                                  </m:r>
                                </m:sub>
                              </m:sSub>
                            </m:e>
                          </m:d>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e>
                      </m:nary>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oMath>
                  </m:oMathPara>
                </w:p>
              </w:tc>
              <w:tc>
                <w:tcPr>
                  <w:tcW w:w="720" w:type="dxa"/>
                  <w:shd w:val="clear" w:color="auto" w:fill="auto"/>
                  <w:vAlign w:val="center"/>
                </w:tcPr>
                <w:p w14:paraId="7E529FC2" w14:textId="23433FC6" w:rsidR="000D098A" w:rsidRDefault="000D098A" w:rsidP="000D098A">
                  <w:pPr>
                    <w:pStyle w:val="EquationNumberStyle"/>
                  </w:pPr>
                  <w:r>
                    <w:fldChar w:fldCharType="begin"/>
                  </w:r>
                  <w:r>
                    <w:instrText xml:space="preserve"> MACROBUTTON NumberReference \* MERGEFORMAT (</w:instrText>
                  </w:r>
                  <w:fldSimple w:instr=" SEQ EquationNumber \n \* Arabic \* MERGEFORMAT ">
                    <w:r w:rsidR="00DB6C5A">
                      <w:rPr>
                        <w:noProof/>
                      </w:rPr>
                      <w:instrText>46</w:instrText>
                    </w:r>
                  </w:fldSimple>
                  <w:r>
                    <w:instrText>)</w:instrText>
                  </w:r>
                  <w:r>
                    <w:fldChar w:fldCharType="end"/>
                  </w:r>
                </w:p>
              </w:tc>
            </w:tr>
          </w:tbl>
          <w:p w14:paraId="0526FF84" w14:textId="77777777" w:rsidR="000D098A" w:rsidRPr="006C5D4C" w:rsidRDefault="000D098A" w:rsidP="000D098A">
            <w:pPr>
              <w:rPr>
                <w:b/>
                <w:bCs/>
              </w:rPr>
            </w:pPr>
            <w:r w:rsidRPr="006C5D4C">
              <w:rPr>
                <w:b/>
                <w:bCs/>
              </w:rPr>
              <w:t>end</w:t>
            </w:r>
          </w:p>
        </w:tc>
      </w:tr>
      <w:tr w:rsidR="00DB6C5A" w14:paraId="160C30ED" w14:textId="77777777" w:rsidTr="00D27A78">
        <w:tc>
          <w:tcPr>
            <w:tcW w:w="9743" w:type="dxa"/>
            <w:tcBorders>
              <w:bottom w:val="single" w:sz="4" w:space="0" w:color="auto"/>
            </w:tcBorders>
          </w:tcPr>
          <w:p w14:paraId="007AA604" w14:textId="488B33C2" w:rsidR="00DB6C5A" w:rsidRDefault="00DB6C5A" w:rsidP="000D098A">
            <w:r>
              <w:t>where</w:t>
            </w:r>
          </w:p>
          <w:tbl>
            <w:tblPr>
              <w:tblStyle w:val="TableGrid"/>
              <w:tblW w:w="9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796"/>
              <w:gridCol w:w="6"/>
              <w:gridCol w:w="714"/>
              <w:gridCol w:w="11"/>
            </w:tblGrid>
            <w:tr w:rsidR="00DB6C5A" w14:paraId="52479115" w14:textId="77777777" w:rsidTr="00DB6C5A">
              <w:tc>
                <w:tcPr>
                  <w:tcW w:w="8802" w:type="dxa"/>
                  <w:gridSpan w:val="2"/>
                  <w:shd w:val="clear" w:color="auto" w:fill="auto"/>
                  <w:vAlign w:val="center"/>
                </w:tcPr>
                <w:p w14:paraId="73840146" w14:textId="5D11B60E" w:rsidR="00DB6C5A" w:rsidRDefault="0021563E"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1</m:t>
                                  </m:r>
                                </m:sub>
                              </m:sSub>
                              <m:sSubSup>
                                <m:sSubSupPr>
                                  <m:ctrlPr>
                                    <w:rPr>
                                      <w:rFonts w:ascii="Cambria Math" w:hAnsi="Cambria Math"/>
                                      <w:i/>
                                    </w:rPr>
                                  </m:ctrlPr>
                                </m:sSubSupPr>
                                <m:e>
                                  <m:r>
                                    <w:rPr>
                                      <w:rFonts w:ascii="Cambria Math" w:hAnsi="Cambria Math"/>
                                    </w:rPr>
                                    <m:t>C</m:t>
                                  </m:r>
                                </m:e>
                                <m:sub>
                                  <m:r>
                                    <w:rPr>
                                      <w:rFonts w:ascii="Cambria Math" w:hAnsi="Cambria Math"/>
                                    </w:rPr>
                                    <m:t>t</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m:oMathPara>
                </w:p>
              </w:tc>
              <w:tc>
                <w:tcPr>
                  <w:tcW w:w="720" w:type="dxa"/>
                  <w:gridSpan w:val="2"/>
                  <w:shd w:val="clear" w:color="auto" w:fill="auto"/>
                  <w:vAlign w:val="center"/>
                </w:tcPr>
                <w:p w14:paraId="2A31C461" w14:textId="3A1A680A"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7</w:instrText>
                    </w:r>
                  </w:fldSimple>
                  <w:r>
                    <w:instrText>)</w:instrText>
                  </w:r>
                  <w:r>
                    <w:fldChar w:fldCharType="end"/>
                  </w:r>
                </w:p>
              </w:tc>
            </w:tr>
            <w:tr w:rsidR="00DB6C5A" w14:paraId="5DF474C1" w14:textId="77777777" w:rsidTr="00DB6C5A">
              <w:tc>
                <w:tcPr>
                  <w:tcW w:w="8802" w:type="dxa"/>
                  <w:gridSpan w:val="2"/>
                  <w:shd w:val="clear" w:color="auto" w:fill="auto"/>
                  <w:vAlign w:val="center"/>
                </w:tcPr>
                <w:p w14:paraId="6BA2BC73" w14:textId="2DE6D6C4" w:rsidR="00DB6C5A" w:rsidRDefault="0021563E" w:rsidP="00DB6C5A">
                  <w:pPr>
                    <w:spacing w:line="288" w:lineRule="auto"/>
                    <w:jc w:val="left"/>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sSubSup>
                                <m:sSubSupPr>
                                  <m:ctrlPr>
                                    <w:rPr>
                                      <w:rFonts w:ascii="Cambria Math" w:eastAsia="Calibri" w:hAnsi="Cambria Math" w:cs="Times New Roman"/>
                                      <w:i/>
                                    </w:rPr>
                                  </m:ctrlPr>
                                </m:sSubSupPr>
                                <m:e>
                                  <m:r>
                                    <w:rPr>
                                      <w:rFonts w:ascii="Cambria Math" w:eastAsia="Calibri" w:hAnsi="Cambria Math" w:cs="Times New Roman"/>
                                    </w:rPr>
                                    <m:t>C</m:t>
                                  </m:r>
                                </m:e>
                                <m:sub>
                                  <m:r>
                                    <w:rPr>
                                      <w:rFonts w:ascii="Cambria Math" w:eastAsia="Calibri" w:hAnsi="Cambria Math" w:cs="Times New Roman"/>
                                    </w:rPr>
                                    <m:t>t</m:t>
                                  </m:r>
                                </m:sub>
                                <m:sup>
                                  <m:r>
                                    <m:rPr>
                                      <m:sty m:val="p"/>
                                    </m:rPr>
                                    <w:rPr>
                                      <w:rFonts w:ascii="Cambria Math" w:eastAsia="Calibri" w:hAnsi="Cambria Math" w:cs="Times New Roman"/>
                                    </w:rPr>
                                    <m:t>T</m:t>
                                  </m:r>
                                </m:sup>
                              </m:sSub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t</m:t>
                                  </m:r>
                                </m:sub>
                              </m:sSub>
                            </m:e>
                          </m:d>
                        </m:e>
                        <m:sup>
                          <m:r>
                            <w:rPr>
                              <w:rFonts w:ascii="Cambria Math" w:eastAsia="Calibri" w:hAnsi="Cambria Math" w:cs="Times New Roman"/>
                            </w:rPr>
                            <m:t>-1</m:t>
                          </m:r>
                        </m:sup>
                      </m:sSup>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t-1</m:t>
                          </m:r>
                        </m:sub>
                      </m:sSub>
                    </m:oMath>
                  </m:oMathPara>
                </w:p>
              </w:tc>
              <w:tc>
                <w:tcPr>
                  <w:tcW w:w="720" w:type="dxa"/>
                  <w:gridSpan w:val="2"/>
                  <w:shd w:val="clear" w:color="auto" w:fill="auto"/>
                  <w:vAlign w:val="center"/>
                </w:tcPr>
                <w:p w14:paraId="5D248AFA" w14:textId="6B6D11C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8</w:instrText>
                    </w:r>
                  </w:fldSimple>
                  <w:r>
                    <w:instrText>)</w:instrText>
                  </w:r>
                  <w:r>
                    <w:fldChar w:fldCharType="end"/>
                  </w:r>
                </w:p>
              </w:tc>
            </w:tr>
            <w:tr w:rsidR="00DB6C5A" w14:paraId="450A1B6F" w14:textId="77777777" w:rsidTr="00DB6C5A">
              <w:tc>
                <w:tcPr>
                  <w:tcW w:w="8802" w:type="dxa"/>
                  <w:gridSpan w:val="2"/>
                  <w:shd w:val="clear" w:color="auto" w:fill="auto"/>
                  <w:vAlign w:val="center"/>
                </w:tcPr>
                <w:p w14:paraId="7AD0AD3C" w14:textId="02A3143A" w:rsidR="00DB6C5A" w:rsidRDefault="0021563E" w:rsidP="00DB6C5A">
                  <w:pPr>
                    <w:spacing w:line="288" w:lineRule="auto"/>
                    <w:jc w:val="left"/>
                  </w:pPr>
                  <m:oMathPara>
                    <m:oMath>
                      <m:sSub>
                        <m:sSubPr>
                          <m:ctrlPr>
                            <w:rPr>
                              <w:rFonts w:ascii="Cambria Math" w:hAnsi="Cambria Math"/>
                              <w:i/>
                            </w:rPr>
                          </m:ctrlPr>
                        </m:sSubPr>
                        <m:e>
                          <m:r>
                            <w:rPr>
                              <w:rFonts w:ascii="Cambria Math" w:hAnsi="Cambria Math"/>
                            </w:rPr>
                            <m:t>μ</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μ</m:t>
                          </m:r>
                        </m:e>
                        <m:sub>
                          <m:r>
                            <w:rPr>
                              <w:rFonts w:ascii="Cambria Math" w:hAnsi="Cambria Math"/>
                            </w:rPr>
                            <m:t>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0" w:type="dxa"/>
                  <w:gridSpan w:val="2"/>
                  <w:shd w:val="clear" w:color="auto" w:fill="auto"/>
                  <w:vAlign w:val="center"/>
                </w:tcPr>
                <w:p w14:paraId="3292CE89" w14:textId="569730E8"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49</w:instrText>
                    </w:r>
                  </w:fldSimple>
                  <w:r>
                    <w:instrText>)</w:instrText>
                  </w:r>
                  <w:r>
                    <w:fldChar w:fldCharType="end"/>
                  </w:r>
                </w:p>
              </w:tc>
            </w:tr>
            <w:tr w:rsidR="00DB6C5A" w14:paraId="348816B1" w14:textId="77777777" w:rsidTr="00DB6C5A">
              <w:trPr>
                <w:gridAfter w:val="1"/>
                <w:wAfter w:w="11" w:type="dxa"/>
              </w:trPr>
              <w:tc>
                <w:tcPr>
                  <w:tcW w:w="8796" w:type="dxa"/>
                  <w:shd w:val="clear" w:color="auto" w:fill="auto"/>
                  <w:vAlign w:val="center"/>
                </w:tcPr>
                <w:p w14:paraId="5A9499F0" w14:textId="046B5B1F" w:rsidR="00DB6C5A" w:rsidRDefault="0021563E" w:rsidP="00DB6C5A">
                  <w:pPr>
                    <w:spacing w:line="288" w:lineRule="auto"/>
                    <w:jc w:val="left"/>
                  </w:pPr>
                  <m:oMathPara>
                    <m:oMath>
                      <m:sSub>
                        <m:sSubPr>
                          <m:ctrlPr>
                            <w:rPr>
                              <w:rFonts w:ascii="Cambria Math" w:hAnsi="Cambria Math"/>
                              <w:i/>
                            </w:rPr>
                          </m:ctrlPr>
                        </m:sSubPr>
                        <m:e>
                          <m:r>
                            <w:rPr>
                              <w:rFonts w:ascii="Cambria Math" w:hAnsi="Cambria Math"/>
                            </w:rPr>
                            <m:t>P</m:t>
                          </m:r>
                        </m:e>
                        <m:sub>
                          <m:r>
                            <w:rPr>
                              <w:rFonts w:ascii="Cambria Math" w:hAnsi="Cambria Math"/>
                            </w:rPr>
                            <m:t>t+1|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hAnsi="Cambria Math"/>
                              <w:i/>
                            </w:rPr>
                          </m:ctrlPr>
                        </m:sSubPr>
                        <m:e>
                          <m:r>
                            <w:rPr>
                              <w:rFonts w:ascii="Cambria Math" w:hAnsi="Cambria Math"/>
                            </w:rPr>
                            <m:t>P</m:t>
                          </m:r>
                        </m:e>
                        <m:sub>
                          <m:r>
                            <w:rPr>
                              <w:rFonts w:ascii="Cambria Math" w:hAnsi="Cambria Math"/>
                            </w:rPr>
                            <m:t>t|t</m:t>
                          </m:r>
                        </m:sub>
                      </m:sSub>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oMath>
                  </m:oMathPara>
                </w:p>
              </w:tc>
              <w:tc>
                <w:tcPr>
                  <w:tcW w:w="720" w:type="dxa"/>
                  <w:gridSpan w:val="2"/>
                  <w:shd w:val="clear" w:color="auto" w:fill="auto"/>
                  <w:vAlign w:val="center"/>
                </w:tcPr>
                <w:p w14:paraId="11E25FF6" w14:textId="5A36CD10" w:rsidR="00DB6C5A" w:rsidRDefault="00DB6C5A" w:rsidP="00DB6C5A">
                  <w:pPr>
                    <w:pStyle w:val="EquationNumberStyle"/>
                  </w:pPr>
                  <w:r>
                    <w:fldChar w:fldCharType="begin"/>
                  </w:r>
                  <w:r>
                    <w:instrText xml:space="preserve"> MACROBUTTON NumberReference \* MERGEFORMAT (</w:instrText>
                  </w:r>
                  <w:fldSimple w:instr=" SEQ EquationNumber \n \* Arabic \* MERGEFORMAT ">
                    <w:r>
                      <w:rPr>
                        <w:noProof/>
                      </w:rPr>
                      <w:instrText>50</w:instrText>
                    </w:r>
                  </w:fldSimple>
                  <w:r>
                    <w:instrText>)</w:instrText>
                  </w:r>
                  <w:r>
                    <w:fldChar w:fldCharType="end"/>
                  </w:r>
                </w:p>
              </w:tc>
            </w:tr>
          </w:tbl>
          <w:p w14:paraId="75C4B2CC" w14:textId="0783E4DB" w:rsidR="00DB6C5A" w:rsidRDefault="00DB6C5A" w:rsidP="000D098A"/>
        </w:tc>
      </w:tr>
    </w:tbl>
    <w:p w14:paraId="234C0067" w14:textId="752422E0" w:rsidR="00BF7A9F" w:rsidRDefault="00272690" w:rsidP="007B014F">
      <w:r>
        <w:t xml:space="preserve">If the uncertainty on the states is assumed to be normally distributed, then the state space model derived in </w:t>
      </w:r>
      <w:r w:rsidRPr="00272690">
        <w:fldChar w:fldCharType="begin"/>
      </w:r>
      <w:r w:rsidRPr="00272690">
        <w:instrText xml:space="preserve"> REF NumberRef8144900203 \h </w:instrText>
      </w:r>
      <w:r>
        <w:instrText xml:space="preserve"> \* MERGEFORMAT </w:instrText>
      </w:r>
      <w:r w:rsidRPr="00272690">
        <w:fldChar w:fldCharType="separate"/>
      </w:r>
      <w:r w:rsidRPr="00272690">
        <w:t>(22)</w:t>
      </w:r>
      <w:r w:rsidRPr="00272690">
        <w:fldChar w:fldCharType="end"/>
      </w:r>
      <w:r>
        <w:t xml:space="preserve"> and </w:t>
      </w:r>
      <w:r w:rsidRPr="00272690">
        <w:fldChar w:fldCharType="begin"/>
      </w:r>
      <w:r w:rsidRPr="00272690">
        <w:instrText xml:space="preserve"> REF NumberRef7090379000 \h </w:instrText>
      </w:r>
      <w:r>
        <w:instrText xml:space="preserve"> \* MERGEFORMAT </w:instrText>
      </w:r>
      <w:r w:rsidRPr="00272690">
        <w:fldChar w:fldCharType="separate"/>
      </w:r>
      <w:r w:rsidRPr="00272690">
        <w:t>(23)</w:t>
      </w:r>
      <w:r w:rsidRPr="00272690">
        <w:fldChar w:fldCharType="end"/>
      </w:r>
      <w:r>
        <w:t xml:space="preserve"> is of the form required for a Kalman Filter.</w:t>
      </w:r>
    </w:p>
    <w:p w14:paraId="065ACFEF" w14:textId="0629A8B3" w:rsidR="00AB1D8A" w:rsidRDefault="00AB1D8A" w:rsidP="007B014F">
      <w:r>
        <w:t xml:space="preserve">Use of a Kalman Filter for state estimation ensures that the state estimates are suitable for control law calculations. The Kalman filter ensures that erroneous measurements </w:t>
      </w:r>
      <w:r w:rsidR="007B320B">
        <w:t>that are extremely unlikely given the state transition model are correctly treated as noise.</w:t>
      </w:r>
    </w:p>
    <w:p w14:paraId="07398AC3" w14:textId="1331BE1F" w:rsidR="007B320B" w:rsidRDefault="007B320B" w:rsidP="007B014F">
      <w:r>
        <w:t xml:space="preserve">There are effectively three tuning parameters associated with a Kalman Filter: the </w:t>
      </w:r>
      <w:r w:rsidR="00D27A78">
        <w:t>state transition</w:t>
      </w:r>
      <w:r>
        <w:t xml:space="preserve"> model uncertainty, the measurement uncertainty, and the initial prediction density.</w:t>
      </w:r>
      <w:r w:rsidR="00AA2EBD">
        <w:t xml:space="preserve"> These parameters are expressed as covariance matrices.</w:t>
      </w:r>
      <w:r>
        <w:t xml:space="preserve"> The </w:t>
      </w:r>
      <w:r w:rsidR="00D27A78">
        <w:t>state transition</w:t>
      </w:r>
      <w:r>
        <w:t xml:space="preserve"> model uncertainty captures the confidence in the model. A model that does not accurately reflect the true system dynamics should have a large model uncertainty. For the DoD model shown in </w:t>
      </w:r>
      <w:r w:rsidRPr="007B320B">
        <w:fldChar w:fldCharType="begin"/>
      </w:r>
      <w:r w:rsidRPr="007B320B">
        <w:instrText xml:space="preserve"> REF NumberRef453527570 \h </w:instrText>
      </w:r>
      <w:r>
        <w:instrText xml:space="preserve"> \* MERGEFORMAT </w:instrText>
      </w:r>
      <w:r w:rsidRPr="007B320B">
        <w:fldChar w:fldCharType="separate"/>
      </w:r>
      <w:r w:rsidRPr="007B320B">
        <w:t>(28)</w:t>
      </w:r>
      <w:r w:rsidRPr="007B320B">
        <w:fldChar w:fldCharType="end"/>
      </w:r>
      <w:r>
        <w:t>, there is very little uncertainty associated with the derivates of the position states, as the time derivative of position is velocity. There is a much more significant uncertainty associated with the velocity states. The initial prediction uncertainty describes the confidence in the initial state of the system</w:t>
      </w:r>
      <w:r w:rsidR="00AA2EBD">
        <w:t>, which is required to be experimentally determined. Measurement model uncertainty is a function of the camera. This is determined by taking a series of measurements of the positions of the disks while they are stationary. The measurement uncertainty is calculated by taking the square of the variance of the measurements</w:t>
      </w:r>
      <w:r w:rsidR="001E2AC0">
        <w:t xml:space="preserve"> from the mean.</w:t>
      </w:r>
      <w:r w:rsidR="00AA2EBD">
        <w:t xml:space="preserve"> </w:t>
      </w:r>
    </w:p>
    <w:p w14:paraId="7657603C" w14:textId="68057199" w:rsidR="00D27A78" w:rsidRDefault="00D27A78" w:rsidP="007B014F">
      <w:r>
        <w:t xml:space="preserve">Application of the Kalman Filter to the measurements obtained from the computer vision process generates a </w:t>
      </w:r>
      <w:r w:rsidR="002156A1">
        <w:t>state estimation suitable for control.</w:t>
      </w:r>
    </w:p>
    <w:p w14:paraId="4BEDA4A1" w14:textId="77777777" w:rsidR="002156A1" w:rsidRDefault="002156A1" w:rsidP="00446DA8"/>
    <w:p w14:paraId="6B25BBD7" w14:textId="3E62916E" w:rsidR="00A81A95" w:rsidRDefault="00A81A95" w:rsidP="002156A1">
      <w:pPr>
        <w:pStyle w:val="Heading1"/>
      </w:pPr>
      <w:r>
        <w:br w:type="page"/>
      </w:r>
      <w:bookmarkStart w:id="36" w:name="_Toc41917186"/>
      <w:r>
        <w:lastRenderedPageBreak/>
        <w:t>Experiment Apparatus Design</w:t>
      </w:r>
      <w:bookmarkEnd w:id="36"/>
    </w:p>
    <w:p w14:paraId="43CD23F5" w14:textId="6FC93A98" w:rsidR="00A81A95" w:rsidRDefault="002156A1" w:rsidP="00A81A95">
      <w:r>
        <w:t>While modelling and simulation are suitable for a proof of method, they do not reflect the complexities of a fully realised system. A real system will have a non-ideal motor that is subject to gearbox friction and non-linear torque curves; the disks may not be perfectly round, or have homogenous material properties leading to a centre of gravity that is not located at the geometric centre. The interaction between the two disks may be subject to slipping or skidding. These factors warrant the manufacture of an experiment apparatus to validate the control process. The design of the apparatus is based on the results of the simulation.</w:t>
      </w:r>
    </w:p>
    <w:p w14:paraId="665F9CBC" w14:textId="15050EC5" w:rsidR="002156A1" w:rsidRDefault="00A12901" w:rsidP="00A81A95">
      <w:r>
        <w:t>There are few constraints on the design of the system</w:t>
      </w:r>
      <w:r w:rsidR="00274934">
        <w:t xml:space="preserve"> to preserve model accuracy</w:t>
      </w:r>
      <w:r>
        <w:t>. The primary constraint</w:t>
      </w:r>
      <w:r w:rsidR="00274934">
        <w:t>s</w:t>
      </w:r>
      <w:r>
        <w:t xml:space="preserve"> </w:t>
      </w:r>
      <w:r w:rsidR="00274934">
        <w:t>are</w:t>
      </w:r>
      <w:r>
        <w:t xml:space="preserve"> that the disks be as round as possible, and that they are held in plane perpendicular to the ground.</w:t>
      </w:r>
      <w:r w:rsidR="00274934">
        <w:t xml:space="preserve"> Most other design choices are driven by ease of construction, simplicity, and material availability. The disks are held between two clear enclosure plates. The front plate must be clear to allow the computer vision process to see the object. A frame suspends the enclose plates and disks from the ground and provides stability against tipping and provides mounting points for the hardware and camera. Torque is transferred from the motor to the hand via a keyed shaft. The shaft supports to load of the two disks and interacts with the enclosure plates through a bearing.</w:t>
      </w:r>
    </w:p>
    <w:p w14:paraId="7E14667E" w14:textId="13FD0F32" w:rsidR="00274934" w:rsidRDefault="00274934" w:rsidP="00A81A95">
      <w:r>
        <w:t>Enclosure plates are milled from 10mm polycarbonate sheet. Polycarbonate is a thermoplastic with good machinability and optical properties. The disks are also milled from this sheet.</w:t>
      </w:r>
      <w:r w:rsidR="00997FF0">
        <w:t xml:space="preserve"> </w:t>
      </w:r>
      <w:r w:rsidR="00997FF0">
        <w:t>Perspex is an alternative material but is less flexible</w:t>
      </w:r>
      <w:r w:rsidR="00997FF0">
        <w:t>,</w:t>
      </w:r>
      <w:r w:rsidR="00997FF0">
        <w:t xml:space="preserve"> and more prone to </w:t>
      </w:r>
      <w:r w:rsidR="00997FF0">
        <w:t>shattering, and</w:t>
      </w:r>
      <w:r w:rsidR="00997FF0">
        <w:t xml:space="preserve"> demands a significantly higher financial investment.</w:t>
      </w:r>
    </w:p>
    <w:p w14:paraId="6FC1BAED" w14:textId="10DB61A9" w:rsidR="00274934" w:rsidRDefault="00997FF0" w:rsidP="00A81A95">
      <w:r>
        <w:t xml:space="preserve">20x20x2mm aluminium square section is used to construct the frame. This material provides adequate strength alongside good workability, with low weight. Sections are easily joined via welding. Bearings and shafts are off-the-shelf items appropriate for the size of the components. </w:t>
      </w:r>
      <w:r>
        <w:fldChar w:fldCharType="begin"/>
      </w:r>
      <w:r>
        <w:instrText xml:space="preserve"> REF _Ref41908826 \h </w:instrText>
      </w:r>
      <w:r>
        <w:fldChar w:fldCharType="separate"/>
      </w:r>
      <w:r>
        <w:t xml:space="preserve">Figure </w:t>
      </w:r>
      <w:r>
        <w:rPr>
          <w:noProof/>
        </w:rPr>
        <w:t>11</w:t>
      </w:r>
      <w:r>
        <w:fldChar w:fldCharType="end"/>
      </w:r>
      <w:r>
        <w:t xml:space="preserve"> shows a general assembly of the apparatus.</w:t>
      </w:r>
    </w:p>
    <w:p w14:paraId="768A9877" w14:textId="77777777" w:rsidR="00997FF0" w:rsidRDefault="00997FF0" w:rsidP="00997FF0">
      <w:pPr>
        <w:keepNext/>
        <w:jc w:val="center"/>
      </w:pPr>
      <w:r w:rsidRPr="00997FF0">
        <w:drawing>
          <wp:inline distT="0" distB="0" distL="0" distR="0" wp14:anchorId="306F8806" wp14:editId="0FB5925F">
            <wp:extent cx="3760012" cy="3516337"/>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98437" cy="3552271"/>
                    </a:xfrm>
                    <a:prstGeom prst="rect">
                      <a:avLst/>
                    </a:prstGeom>
                  </pic:spPr>
                </pic:pic>
              </a:graphicData>
            </a:graphic>
          </wp:inline>
        </w:drawing>
      </w:r>
    </w:p>
    <w:p w14:paraId="36A1490E" w14:textId="60FD64F0" w:rsidR="00274934" w:rsidRDefault="00997FF0" w:rsidP="00997FF0">
      <w:pPr>
        <w:pStyle w:val="Caption"/>
        <w:jc w:val="center"/>
      </w:pPr>
      <w:bookmarkStart w:id="37" w:name="_Ref41908826"/>
      <w:r>
        <w:t xml:space="preserve">Figure </w:t>
      </w:r>
      <w:fldSimple w:instr=" SEQ Figure \* ARABIC ">
        <w:r w:rsidR="003824DF">
          <w:rPr>
            <w:noProof/>
          </w:rPr>
          <w:t>11</w:t>
        </w:r>
      </w:fldSimple>
      <w:bookmarkEnd w:id="37"/>
      <w:r>
        <w:t>. General assembly of experiment apparatus.</w:t>
      </w:r>
    </w:p>
    <w:p w14:paraId="4E25DC9C" w14:textId="3274AFE7" w:rsidR="003824DF" w:rsidRDefault="00997FF0" w:rsidP="003824DF">
      <w:r>
        <w:t xml:space="preserve">Object and hand size determine the speed of the system dynamics and the required control torque. Geometrically smaller systems exhibit much faster system dynamics and demand higher frequency control and measurements. Larger systems do not have such high frequency dynamics but do require </w:t>
      </w:r>
      <w:r>
        <w:lastRenderedPageBreak/>
        <w:t xml:space="preserve">larger control forces due to greater inertia. Hobbyist electronic motors are often </w:t>
      </w:r>
      <w:r w:rsidR="00E80F35">
        <w:t xml:space="preserve">available in high-torque or high-speed options as these are inversely related. The model and simulation developed allow the torque and </w:t>
      </w:r>
      <w:r w:rsidR="003824DF">
        <w:t xml:space="preserve">angular velocity demands of the system to be estimated. </w:t>
      </w:r>
      <w:r w:rsidR="00F91817">
        <w:fldChar w:fldCharType="begin"/>
      </w:r>
      <w:r w:rsidR="00F91817">
        <w:instrText xml:space="preserve"> REF _Ref41913459 \h </w:instrText>
      </w:r>
      <w:r w:rsidR="00F91817">
        <w:fldChar w:fldCharType="separate"/>
      </w:r>
      <w:r w:rsidR="00F91817">
        <w:t xml:space="preserve">Figure </w:t>
      </w:r>
      <w:r w:rsidR="00F91817">
        <w:rPr>
          <w:noProof/>
        </w:rPr>
        <w:t>12</w:t>
      </w:r>
      <w:r w:rsidR="00F91817">
        <w:fldChar w:fldCharType="end"/>
      </w:r>
      <w:r w:rsidR="003824DF">
        <w:t xml:space="preserve"> shows the angular velocity of the hand and object, alongside the demanded torque, subject to a control law. With an object diameter of 120mm and a hand diameter of 240mm the torque demanded for a 120RPM change are below the maximum output of a hobbyist DC motor such as the </w:t>
      </w:r>
      <w:proofErr w:type="spellStart"/>
      <w:r w:rsidR="003824DF">
        <w:t>Pololu</w:t>
      </w:r>
      <w:proofErr w:type="spellEnd"/>
      <w:r w:rsidR="003824DF">
        <w:t xml:space="preserve"> 4846.</w:t>
      </w:r>
    </w:p>
    <w:p w14:paraId="16C5B723" w14:textId="40AAF502" w:rsidR="003824DF" w:rsidRDefault="003824DF" w:rsidP="003824DF">
      <w:pPr>
        <w:keepNext/>
        <w:jc w:val="center"/>
      </w:pPr>
      <w:r w:rsidRPr="003824DF">
        <w:rPr>
          <w:noProof/>
        </w:rPr>
        <w:drawing>
          <wp:inline distT="0" distB="0" distL="0" distR="0" wp14:anchorId="6DDA8026" wp14:editId="29A0433F">
            <wp:extent cx="5325745" cy="392826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b="1650"/>
                    <a:stretch/>
                  </pic:blipFill>
                  <pic:spPr bwMode="auto">
                    <a:xfrm>
                      <a:off x="0" y="0"/>
                      <a:ext cx="5325745" cy="3928262"/>
                    </a:xfrm>
                    <a:prstGeom prst="rect">
                      <a:avLst/>
                    </a:prstGeom>
                    <a:noFill/>
                    <a:ln>
                      <a:noFill/>
                    </a:ln>
                    <a:extLst>
                      <a:ext uri="{53640926-AAD7-44D8-BBD7-CCE9431645EC}">
                        <a14:shadowObscured xmlns:a14="http://schemas.microsoft.com/office/drawing/2010/main"/>
                      </a:ext>
                    </a:extLst>
                  </pic:spPr>
                </pic:pic>
              </a:graphicData>
            </a:graphic>
          </wp:inline>
        </w:drawing>
      </w:r>
    </w:p>
    <w:p w14:paraId="67B8D60D" w14:textId="60F31D70" w:rsidR="00E80F35" w:rsidRDefault="003824DF" w:rsidP="003824DF">
      <w:pPr>
        <w:pStyle w:val="Caption"/>
        <w:jc w:val="center"/>
      </w:pPr>
      <w:bookmarkStart w:id="38" w:name="_Ref41913459"/>
      <w:r>
        <w:t xml:space="preserve">Figure </w:t>
      </w:r>
      <w:fldSimple w:instr=" SEQ Figure \* ARABIC ">
        <w:r>
          <w:rPr>
            <w:noProof/>
          </w:rPr>
          <w:t>12</w:t>
        </w:r>
      </w:fldSimple>
      <w:bookmarkEnd w:id="38"/>
      <w:r>
        <w:t>. Angle, angular velocity and demanded torque plots for applied control law.</w:t>
      </w:r>
    </w:p>
    <w:p w14:paraId="6335FA9B" w14:textId="28DBE8D9" w:rsidR="00997FF0" w:rsidRDefault="00997FF0" w:rsidP="002156A1"/>
    <w:p w14:paraId="17808CD3" w14:textId="39A732C6" w:rsidR="00997FF0" w:rsidRDefault="00997FF0" w:rsidP="002156A1"/>
    <w:p w14:paraId="5E53B1A4" w14:textId="4BD2C701" w:rsidR="00997FF0" w:rsidRDefault="00997FF0" w:rsidP="002156A1"/>
    <w:p w14:paraId="702956D0" w14:textId="7CF46783" w:rsidR="00997FF0" w:rsidRDefault="00997FF0" w:rsidP="002156A1"/>
    <w:p w14:paraId="473419D4" w14:textId="34CFC2FE" w:rsidR="00997FF0" w:rsidRDefault="00997FF0" w:rsidP="002156A1"/>
    <w:p w14:paraId="2178501C" w14:textId="1FA600BD" w:rsidR="00997FF0" w:rsidRDefault="00997FF0" w:rsidP="002156A1"/>
    <w:p w14:paraId="3E771FD6" w14:textId="77777777" w:rsidR="00997FF0" w:rsidRDefault="00997FF0" w:rsidP="002156A1"/>
    <w:p w14:paraId="76C7D539" w14:textId="44E13C30" w:rsidR="002156A1" w:rsidRDefault="002156A1">
      <w:pPr>
        <w:jc w:val="left"/>
      </w:pPr>
      <w:r>
        <w:br w:type="page"/>
      </w:r>
    </w:p>
    <w:p w14:paraId="2222CA67" w14:textId="7CEC6B5D" w:rsidR="00A81A95" w:rsidRPr="00A81A95" w:rsidRDefault="00A81A95" w:rsidP="00A81A95">
      <w:pPr>
        <w:pStyle w:val="Heading1"/>
      </w:pPr>
      <w:bookmarkStart w:id="39" w:name="_Toc41917187"/>
      <w:r>
        <w:lastRenderedPageBreak/>
        <w:t>Manufacture</w:t>
      </w:r>
      <w:bookmarkEnd w:id="39"/>
    </w:p>
    <w:p w14:paraId="2E2CA397" w14:textId="77777777" w:rsidR="00E00971" w:rsidRDefault="00E00971" w:rsidP="00BA1806"/>
    <w:p w14:paraId="018CA317" w14:textId="77777777" w:rsidR="00E00971" w:rsidRDefault="00E00971" w:rsidP="00BA1806">
      <w:pPr>
        <w:jc w:val="left"/>
      </w:pPr>
      <w:r>
        <w:br w:type="page"/>
      </w:r>
    </w:p>
    <w:p w14:paraId="61808FFE" w14:textId="77777777" w:rsidR="00E00971" w:rsidRDefault="00E00971" w:rsidP="00E00971">
      <w:pPr>
        <w:pStyle w:val="Heading1"/>
      </w:pPr>
      <w:bookmarkStart w:id="40" w:name="_Toc41917188"/>
      <w:r>
        <w:lastRenderedPageBreak/>
        <w:t>Appendices</w:t>
      </w:r>
      <w:bookmarkEnd w:id="40"/>
    </w:p>
    <w:p w14:paraId="145D646B" w14:textId="5DE213DE" w:rsidR="007671A2" w:rsidRDefault="007671A2" w:rsidP="00BA1806">
      <w:pPr>
        <w:jc w:val="left"/>
      </w:pPr>
    </w:p>
    <w:p w14:paraId="452111ED" w14:textId="20B9889E" w:rsidR="007671A2" w:rsidRDefault="007671A2" w:rsidP="00BA1806">
      <w:pPr>
        <w:jc w:val="left"/>
      </w:pPr>
    </w:p>
    <w:p w14:paraId="08BACEDF" w14:textId="019F00B4" w:rsidR="007671A2" w:rsidRDefault="007671A2" w:rsidP="00BA1806">
      <w:pPr>
        <w:jc w:val="left"/>
      </w:pPr>
    </w:p>
    <w:p w14:paraId="4BEABC00" w14:textId="073B3834" w:rsidR="007671A2" w:rsidRDefault="007671A2" w:rsidP="00BA1806">
      <w:pPr>
        <w:jc w:val="left"/>
      </w:pPr>
    </w:p>
    <w:p w14:paraId="05E7C68F" w14:textId="27B9211C" w:rsidR="007671A2" w:rsidRDefault="007671A2" w:rsidP="00BA1806">
      <w:pPr>
        <w:jc w:val="left"/>
      </w:pPr>
    </w:p>
    <w:p w14:paraId="0437FBC1" w14:textId="72C1C0A6" w:rsidR="007671A2" w:rsidRDefault="007671A2" w:rsidP="00BA1806">
      <w:pPr>
        <w:jc w:val="left"/>
      </w:pPr>
    </w:p>
    <w:p w14:paraId="0E08A096" w14:textId="7C054CC4" w:rsidR="007671A2" w:rsidRDefault="007671A2" w:rsidP="00BA1806">
      <w:pPr>
        <w:jc w:val="left"/>
      </w:pPr>
    </w:p>
    <w:p w14:paraId="725EF6D5" w14:textId="40303E7E" w:rsidR="007671A2" w:rsidRDefault="007671A2" w:rsidP="00BA1806">
      <w:pPr>
        <w:jc w:val="left"/>
      </w:pPr>
    </w:p>
    <w:p w14:paraId="15DA3E05" w14:textId="7089FBE9" w:rsidR="007671A2" w:rsidRDefault="007671A2" w:rsidP="00BA1806">
      <w:pPr>
        <w:jc w:val="left"/>
      </w:pPr>
    </w:p>
    <w:p w14:paraId="78921F63" w14:textId="18CB2203" w:rsidR="007671A2" w:rsidRDefault="007671A2" w:rsidP="00BA1806">
      <w:pPr>
        <w:jc w:val="left"/>
      </w:pPr>
    </w:p>
    <w:p w14:paraId="43E4891C" w14:textId="316CBD9B" w:rsidR="007671A2" w:rsidRDefault="007671A2" w:rsidP="00BA1806">
      <w:pPr>
        <w:jc w:val="left"/>
      </w:pPr>
    </w:p>
    <w:p w14:paraId="33B2B342" w14:textId="6993BD8C" w:rsidR="007671A2" w:rsidRDefault="007671A2" w:rsidP="00BA1806">
      <w:pPr>
        <w:jc w:val="left"/>
      </w:pPr>
    </w:p>
    <w:p w14:paraId="63DB8424" w14:textId="77694293" w:rsidR="007671A2" w:rsidRDefault="007671A2" w:rsidP="00BA1806">
      <w:pPr>
        <w:jc w:val="left"/>
      </w:pPr>
    </w:p>
    <w:p w14:paraId="1C2BF804" w14:textId="5DD6799C" w:rsidR="007671A2" w:rsidRDefault="007671A2" w:rsidP="00BA1806">
      <w:pPr>
        <w:jc w:val="left"/>
      </w:pPr>
    </w:p>
    <w:p w14:paraId="08042C71" w14:textId="2329AB91" w:rsidR="007671A2" w:rsidRDefault="007671A2" w:rsidP="00BA1806">
      <w:pPr>
        <w:jc w:val="left"/>
      </w:pPr>
    </w:p>
    <w:p w14:paraId="10A79C37" w14:textId="0920A8D9" w:rsidR="007671A2" w:rsidRDefault="007671A2" w:rsidP="00BA1806">
      <w:pPr>
        <w:jc w:val="left"/>
      </w:pPr>
    </w:p>
    <w:p w14:paraId="44FA4F85" w14:textId="51C96E1E" w:rsidR="007671A2" w:rsidRDefault="007671A2" w:rsidP="00BA1806">
      <w:pPr>
        <w:jc w:val="left"/>
      </w:pPr>
    </w:p>
    <w:p w14:paraId="379255B5" w14:textId="03EECE4F" w:rsidR="007671A2" w:rsidRDefault="007671A2" w:rsidP="00BA1806">
      <w:pPr>
        <w:jc w:val="left"/>
      </w:pPr>
    </w:p>
    <w:p w14:paraId="7B6D6019" w14:textId="2E0C9026" w:rsidR="007671A2" w:rsidRDefault="007671A2" w:rsidP="00BA1806">
      <w:pPr>
        <w:jc w:val="left"/>
      </w:pPr>
    </w:p>
    <w:p w14:paraId="3302DF64" w14:textId="1040D426" w:rsidR="007671A2" w:rsidRDefault="007671A2" w:rsidP="00BA1806">
      <w:pPr>
        <w:jc w:val="left"/>
      </w:pPr>
    </w:p>
    <w:p w14:paraId="221780F6" w14:textId="7ABB17F5" w:rsidR="007671A2" w:rsidRDefault="007671A2" w:rsidP="00BA1806">
      <w:pPr>
        <w:jc w:val="left"/>
      </w:pPr>
    </w:p>
    <w:p w14:paraId="769313DA" w14:textId="3684AF41" w:rsidR="007671A2" w:rsidRDefault="007671A2" w:rsidP="00BA1806">
      <w:pPr>
        <w:jc w:val="left"/>
      </w:pPr>
    </w:p>
    <w:p w14:paraId="1B441B78" w14:textId="77777777" w:rsidR="007671A2" w:rsidRDefault="007671A2" w:rsidP="00BA1806">
      <w:pPr>
        <w:jc w:val="left"/>
      </w:pPr>
    </w:p>
    <w:p w14:paraId="59BA2DDC" w14:textId="1EDE8FAE" w:rsidR="007671A2" w:rsidRDefault="007671A2">
      <w:pPr>
        <w:jc w:val="left"/>
      </w:pPr>
      <w:r>
        <w:br w:type="page"/>
      </w:r>
    </w:p>
    <w:p w14:paraId="05E76DAB" w14:textId="7A84FA1F" w:rsidR="00E00971" w:rsidRDefault="00E00971" w:rsidP="00E00971">
      <w:pPr>
        <w:pStyle w:val="Heading1"/>
      </w:pPr>
      <w:bookmarkStart w:id="41" w:name="_Toc41917189"/>
      <w:r>
        <w:lastRenderedPageBreak/>
        <w:t>References</w:t>
      </w:r>
      <w:bookmarkEnd w:id="41"/>
    </w:p>
    <w:p w14:paraId="572BEFEC" w14:textId="77777777" w:rsidR="00F91817" w:rsidRPr="00F91817" w:rsidRDefault="003166EE" w:rsidP="00F91817">
      <w:pPr>
        <w:pStyle w:val="EndNoteBibliography"/>
        <w:spacing w:after="0"/>
        <w:ind w:left="720" w:hanging="720"/>
      </w:pPr>
      <w:r>
        <w:fldChar w:fldCharType="begin"/>
      </w:r>
      <w:r>
        <w:instrText xml:space="preserve"> ADDIN EN.REFLIST </w:instrText>
      </w:r>
      <w:r>
        <w:fldChar w:fldCharType="separate"/>
      </w:r>
      <w:r w:rsidR="00F91817" w:rsidRPr="00F91817">
        <w:t>[1]</w:t>
      </w:r>
      <w:r w:rsidR="00F91817" w:rsidRPr="00F91817">
        <w:tab/>
        <w:t xml:space="preserve">A. Fairclough, "Lab 2: Euler-Lagrange modelling," in </w:t>
      </w:r>
      <w:r w:rsidR="00F91817" w:rsidRPr="00F91817">
        <w:rPr>
          <w:i/>
        </w:rPr>
        <w:t>MCHA3500 Lab Notes</w:t>
      </w:r>
      <w:r w:rsidR="00F91817" w:rsidRPr="00F91817">
        <w:t>, ed: The University of Newcastle, 2019.</w:t>
      </w:r>
    </w:p>
    <w:p w14:paraId="6D9365EB" w14:textId="77777777" w:rsidR="00F91817" w:rsidRPr="00F91817" w:rsidRDefault="00F91817" w:rsidP="00F91817">
      <w:pPr>
        <w:pStyle w:val="EndNoteBibliography"/>
        <w:spacing w:after="0"/>
        <w:ind w:left="720" w:hanging="720"/>
      </w:pPr>
      <w:r w:rsidRPr="00F91817">
        <w:t>[2]</w:t>
      </w:r>
      <w:r w:rsidRPr="00F91817">
        <w:tab/>
        <w:t xml:space="preserve">T. Perez, </w:t>
      </w:r>
      <w:r w:rsidRPr="00F91817">
        <w:rPr>
          <w:i/>
        </w:rPr>
        <w:t>Engineering System Dynamics (Modelling, Analysis, and Simulation)</w:t>
      </w:r>
      <w:r w:rsidRPr="00F91817">
        <w:t>, T. Perez, ed.: The University of Newcastle, AUSTRALIA, 2013.</w:t>
      </w:r>
    </w:p>
    <w:p w14:paraId="57759415" w14:textId="77777777" w:rsidR="00F91817" w:rsidRPr="00F91817" w:rsidRDefault="00F91817" w:rsidP="00F91817">
      <w:pPr>
        <w:pStyle w:val="EndNoteBibliography"/>
        <w:spacing w:after="0"/>
        <w:ind w:left="720" w:hanging="720"/>
      </w:pPr>
      <w:r w:rsidRPr="00F91817">
        <w:t>[3]</w:t>
      </w:r>
      <w:r w:rsidRPr="00F91817">
        <w:tab/>
        <w:t xml:space="preserve">G. F. Franklin, J. D. Powell, and M. L. Workman, </w:t>
      </w:r>
      <w:r w:rsidRPr="00F91817">
        <w:rPr>
          <w:i/>
        </w:rPr>
        <w:t>Digital control of dynamic systems</w:t>
      </w:r>
      <w:r w:rsidRPr="00F91817">
        <w:t>. Addison-wesley Menlo Park, CA, 1998.</w:t>
      </w:r>
    </w:p>
    <w:p w14:paraId="39D890AA" w14:textId="77777777" w:rsidR="00F91817" w:rsidRPr="00F91817" w:rsidRDefault="00F91817" w:rsidP="00F91817">
      <w:pPr>
        <w:pStyle w:val="EndNoteBibliography"/>
        <w:spacing w:after="0"/>
        <w:ind w:left="720" w:hanging="720"/>
      </w:pPr>
      <w:r w:rsidRPr="00F91817">
        <w:t>[4]</w:t>
      </w:r>
      <w:r w:rsidRPr="00F91817">
        <w:tab/>
        <w:t xml:space="preserve">C. Renton, "MCHA3500 – Review of LQG," </w:t>
      </w:r>
      <w:r w:rsidRPr="00F91817">
        <w:rPr>
          <w:i/>
        </w:rPr>
        <w:t>Mechatronics Design 1 Course Notes</w:t>
      </w:r>
      <w:r w:rsidRPr="00F91817">
        <w:t xml:space="preserve">: The University of Newcastle, Australia, 2019. </w:t>
      </w:r>
    </w:p>
    <w:p w14:paraId="5066D7E5" w14:textId="77777777" w:rsidR="00F91817" w:rsidRPr="00F91817" w:rsidRDefault="00F91817" w:rsidP="00F91817">
      <w:pPr>
        <w:pStyle w:val="EndNoteBibliography"/>
        <w:spacing w:after="0"/>
        <w:ind w:left="720" w:hanging="720"/>
      </w:pPr>
      <w:r w:rsidRPr="00F91817">
        <w:t>[5]</w:t>
      </w:r>
      <w:r w:rsidRPr="00F91817">
        <w:tab/>
        <w:t xml:space="preserve">Z. Zhang, "A flexible new technique for camera calibration," </w:t>
      </w:r>
      <w:r w:rsidRPr="00F91817">
        <w:rPr>
          <w:i/>
        </w:rPr>
        <w:t xml:space="preserve">IEEE Transactions on Pattern Analysis and Machine Intelligence, Pattern Analysis and Machine Intelligence, IEEE Transactions on, IEEE Trans. Pattern Anal. Mach. Intell., </w:t>
      </w:r>
      <w:r w:rsidRPr="00F91817">
        <w:t>Periodical vol. 22, no. 11, pp. 1330-1334, 11/01/ 2000, doi: 10.1109/34.888718.</w:t>
      </w:r>
    </w:p>
    <w:p w14:paraId="73F51C97" w14:textId="77777777" w:rsidR="00F91817" w:rsidRPr="00F91817" w:rsidRDefault="00F91817" w:rsidP="00F91817">
      <w:pPr>
        <w:pStyle w:val="EndNoteBibliography"/>
        <w:spacing w:after="0"/>
        <w:ind w:left="720" w:hanging="720"/>
      </w:pPr>
      <w:r w:rsidRPr="00F91817">
        <w:t>[6]</w:t>
      </w:r>
      <w:r w:rsidRPr="00F91817">
        <w:tab/>
        <w:t>J. Heikkila and O. Silven, "A four-step camera calibration procedure with implicit image correction," ed, 1997, pp. 1106-1112.</w:t>
      </w:r>
    </w:p>
    <w:p w14:paraId="6F1197D4" w14:textId="77777777" w:rsidR="00F91817" w:rsidRPr="00F91817" w:rsidRDefault="00F91817" w:rsidP="00F91817">
      <w:pPr>
        <w:pStyle w:val="EndNoteBibliography"/>
        <w:spacing w:after="0"/>
        <w:ind w:left="720" w:hanging="720"/>
      </w:pPr>
      <w:r w:rsidRPr="00F91817">
        <w:t>[7]</w:t>
      </w:r>
      <w:r w:rsidRPr="00F91817">
        <w:tab/>
        <w:t>MathWorks. "estimateCameraParameters." MathWorks. (accessed 26/05, 2020).</w:t>
      </w:r>
    </w:p>
    <w:p w14:paraId="7569498F" w14:textId="77777777" w:rsidR="00F91817" w:rsidRPr="00F91817" w:rsidRDefault="00F91817" w:rsidP="00F91817">
      <w:pPr>
        <w:pStyle w:val="EndNoteBibliography"/>
        <w:spacing w:after="0"/>
        <w:ind w:left="720" w:hanging="720"/>
      </w:pPr>
      <w:r w:rsidRPr="00F91817">
        <w:t>[8]</w:t>
      </w:r>
      <w:r w:rsidRPr="00F91817">
        <w:tab/>
        <w:t xml:space="preserve">A. Smith, </w:t>
      </w:r>
      <w:r w:rsidRPr="00F91817">
        <w:rPr>
          <w:i/>
        </w:rPr>
        <w:t>Color Gamut Transform Pairs</w:t>
      </w:r>
      <w:r w:rsidRPr="00F91817">
        <w:t>. 1978, pp. 12-19.</w:t>
      </w:r>
    </w:p>
    <w:p w14:paraId="7407D5E1" w14:textId="77777777" w:rsidR="00F91817" w:rsidRPr="00F91817" w:rsidRDefault="00F91817" w:rsidP="00F91817">
      <w:pPr>
        <w:pStyle w:val="EndNoteBibliography"/>
        <w:ind w:left="720" w:hanging="720"/>
      </w:pPr>
      <w:r w:rsidRPr="00F91817">
        <w:t>[9]</w:t>
      </w:r>
      <w:r w:rsidRPr="00F91817">
        <w:tab/>
        <w:t xml:space="preserve">A. Wills, </w:t>
      </w:r>
      <w:r w:rsidRPr="00F91817">
        <w:rPr>
          <w:i/>
        </w:rPr>
        <w:t>Course Notes: Advanced Estimation</w:t>
      </w:r>
      <w:r w:rsidRPr="00F91817">
        <w:t>, The Universtiy of Newcastle, Australia., 2020.</w:t>
      </w:r>
    </w:p>
    <w:p w14:paraId="4DD12287" w14:textId="6337F03A" w:rsidR="00E00971" w:rsidRDefault="003166EE" w:rsidP="007671A2">
      <w:pPr>
        <w:pStyle w:val="EndNoteBibliography"/>
        <w:ind w:left="720" w:hanging="720"/>
      </w:pPr>
      <w:r>
        <w:fldChar w:fldCharType="end"/>
      </w:r>
    </w:p>
    <w:sectPr w:rsidR="00E00971" w:rsidSect="00844C8D">
      <w:footerReference w:type="default" r:id="rId23"/>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AE330B" w14:textId="77777777" w:rsidR="00665B6A" w:rsidRDefault="00665B6A" w:rsidP="008C171A">
      <w:pPr>
        <w:spacing w:after="0"/>
      </w:pPr>
      <w:r>
        <w:separator/>
      </w:r>
    </w:p>
  </w:endnote>
  <w:endnote w:type="continuationSeparator" w:id="0">
    <w:p w14:paraId="2B782639" w14:textId="77777777" w:rsidR="00665B6A" w:rsidRDefault="00665B6A" w:rsidP="008C1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21563E" w:rsidRDefault="002156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21563E" w:rsidRDefault="002156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0369A5" w14:textId="77777777" w:rsidR="00665B6A" w:rsidRDefault="00665B6A" w:rsidP="008C171A">
      <w:pPr>
        <w:spacing w:after="0"/>
      </w:pPr>
      <w:r>
        <w:separator/>
      </w:r>
    </w:p>
  </w:footnote>
  <w:footnote w:type="continuationSeparator" w:id="0">
    <w:p w14:paraId="2996652D" w14:textId="77777777" w:rsidR="00665B6A" w:rsidRDefault="00665B6A" w:rsidP="008C171A">
      <w:pPr>
        <w:spacing w:after="0"/>
      </w:pPr>
      <w:r>
        <w:continuationSeparator/>
      </w:r>
    </w:p>
  </w:footnote>
  <w:footnote w:id="1">
    <w:p w14:paraId="250E80D5" w14:textId="5142BD3B" w:rsidR="0021563E" w:rsidRDefault="0021563E">
      <w:pPr>
        <w:pStyle w:val="FootnoteText"/>
      </w:pPr>
      <w:r>
        <w:rPr>
          <w:rStyle w:val="FootnoteReference"/>
        </w:rPr>
        <w:footnoteRef/>
      </w:r>
      <w:r>
        <w:t xml:space="preserve"> Linearity in velocity occurs when the magnitudes are significantly below the speed of light.</w:t>
      </w:r>
    </w:p>
  </w:footnote>
  <w:footnote w:id="2">
    <w:p w14:paraId="3F3AB77E" w14:textId="3EB40E91" w:rsidR="0021563E" w:rsidRDefault="0021563E">
      <w:pPr>
        <w:pStyle w:val="FootnoteText"/>
      </w:pPr>
      <w:r>
        <w:rPr>
          <w:rStyle w:val="FootnoteReference"/>
        </w:rPr>
        <w:footnoteRef/>
      </w:r>
      <w:r>
        <w:t xml:space="preserve"> A cross-corner is the intersection of two white and two black squ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7"/>
  </w:num>
  <w:num w:numId="3">
    <w:abstractNumId w:val="37"/>
  </w:num>
  <w:num w:numId="4">
    <w:abstractNumId w:val="1"/>
  </w:num>
  <w:num w:numId="5">
    <w:abstractNumId w:val="28"/>
  </w:num>
  <w:num w:numId="6">
    <w:abstractNumId w:val="31"/>
  </w:num>
  <w:num w:numId="7">
    <w:abstractNumId w:val="8"/>
  </w:num>
  <w:num w:numId="8">
    <w:abstractNumId w:val="17"/>
  </w:num>
  <w:num w:numId="9">
    <w:abstractNumId w:val="20"/>
  </w:num>
  <w:num w:numId="10">
    <w:abstractNumId w:val="25"/>
  </w:num>
  <w:num w:numId="11">
    <w:abstractNumId w:val="21"/>
  </w:num>
  <w:num w:numId="12">
    <w:abstractNumId w:val="26"/>
  </w:num>
  <w:num w:numId="13">
    <w:abstractNumId w:val="5"/>
  </w:num>
  <w:num w:numId="14">
    <w:abstractNumId w:val="22"/>
  </w:num>
  <w:num w:numId="15">
    <w:abstractNumId w:val="38"/>
  </w:num>
  <w:num w:numId="16">
    <w:abstractNumId w:val="35"/>
  </w:num>
  <w:num w:numId="17">
    <w:abstractNumId w:val="23"/>
  </w:num>
  <w:num w:numId="18">
    <w:abstractNumId w:val="7"/>
  </w:num>
  <w:num w:numId="19">
    <w:abstractNumId w:val="36"/>
  </w:num>
  <w:num w:numId="20">
    <w:abstractNumId w:val="33"/>
  </w:num>
  <w:num w:numId="21">
    <w:abstractNumId w:val="9"/>
  </w:num>
  <w:num w:numId="22">
    <w:abstractNumId w:val="0"/>
  </w:num>
  <w:num w:numId="23">
    <w:abstractNumId w:val="13"/>
  </w:num>
  <w:num w:numId="24">
    <w:abstractNumId w:val="12"/>
  </w:num>
  <w:num w:numId="25">
    <w:abstractNumId w:val="18"/>
  </w:num>
  <w:num w:numId="26">
    <w:abstractNumId w:val="2"/>
  </w:num>
  <w:num w:numId="27">
    <w:abstractNumId w:val="29"/>
  </w:num>
  <w:num w:numId="28">
    <w:abstractNumId w:val="3"/>
  </w:num>
  <w:num w:numId="29">
    <w:abstractNumId w:val="11"/>
  </w:num>
  <w:num w:numId="30">
    <w:abstractNumId w:val="10"/>
  </w:num>
  <w:num w:numId="31">
    <w:abstractNumId w:val="30"/>
  </w:num>
  <w:num w:numId="32">
    <w:abstractNumId w:val="15"/>
  </w:num>
  <w:num w:numId="33">
    <w:abstractNumId w:val="24"/>
  </w:num>
  <w:num w:numId="34">
    <w:abstractNumId w:val="6"/>
  </w:num>
  <w:num w:numId="35">
    <w:abstractNumId w:val="32"/>
  </w:num>
  <w:num w:numId="36">
    <w:abstractNumId w:val="14"/>
  </w:num>
  <w:num w:numId="37">
    <w:abstractNumId w:val="34"/>
  </w:num>
  <w:num w:numId="38">
    <w:abstractNumId w:val="16"/>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item&gt;10&lt;/item&gt;&lt;item&gt;11&lt;/item&gt;&lt;item&gt;12&lt;/item&gt;&lt;item&gt;13&lt;/item&gt;&lt;item&gt;14&lt;/item&gt;&lt;/record-ids&gt;&lt;/item&gt;&lt;/Libraries&gt;"/>
  </w:docVars>
  <w:rsids>
    <w:rsidRoot w:val="00464C44"/>
    <w:rsid w:val="00006EEE"/>
    <w:rsid w:val="00016069"/>
    <w:rsid w:val="00021579"/>
    <w:rsid w:val="0002319C"/>
    <w:rsid w:val="00024881"/>
    <w:rsid w:val="00030E8F"/>
    <w:rsid w:val="00035BD8"/>
    <w:rsid w:val="00041420"/>
    <w:rsid w:val="00041AD3"/>
    <w:rsid w:val="000518A9"/>
    <w:rsid w:val="000728A5"/>
    <w:rsid w:val="00082FC3"/>
    <w:rsid w:val="00095630"/>
    <w:rsid w:val="000970C0"/>
    <w:rsid w:val="000A0AF1"/>
    <w:rsid w:val="000B35B3"/>
    <w:rsid w:val="000C1EBD"/>
    <w:rsid w:val="000D098A"/>
    <w:rsid w:val="000D14D7"/>
    <w:rsid w:val="000D7F31"/>
    <w:rsid w:val="000E7AD0"/>
    <w:rsid w:val="000F2654"/>
    <w:rsid w:val="00107C41"/>
    <w:rsid w:val="00131DA5"/>
    <w:rsid w:val="00134866"/>
    <w:rsid w:val="00144B06"/>
    <w:rsid w:val="00144F2F"/>
    <w:rsid w:val="00170250"/>
    <w:rsid w:val="001932AB"/>
    <w:rsid w:val="001C3739"/>
    <w:rsid w:val="001C750B"/>
    <w:rsid w:val="001D57BA"/>
    <w:rsid w:val="001E2AC0"/>
    <w:rsid w:val="001E5882"/>
    <w:rsid w:val="001F3393"/>
    <w:rsid w:val="001F47E4"/>
    <w:rsid w:val="00202FD3"/>
    <w:rsid w:val="00204D34"/>
    <w:rsid w:val="0021496D"/>
    <w:rsid w:val="0021563E"/>
    <w:rsid w:val="002156A1"/>
    <w:rsid w:val="002409E8"/>
    <w:rsid w:val="002428E7"/>
    <w:rsid w:val="00252185"/>
    <w:rsid w:val="00252EFE"/>
    <w:rsid w:val="00253174"/>
    <w:rsid w:val="00272690"/>
    <w:rsid w:val="00274934"/>
    <w:rsid w:val="00280750"/>
    <w:rsid w:val="002A17BD"/>
    <w:rsid w:val="002A4B9D"/>
    <w:rsid w:val="002B6F4C"/>
    <w:rsid w:val="002F2910"/>
    <w:rsid w:val="003049BD"/>
    <w:rsid w:val="0030502F"/>
    <w:rsid w:val="00313CD8"/>
    <w:rsid w:val="003166EE"/>
    <w:rsid w:val="00317968"/>
    <w:rsid w:val="003228A4"/>
    <w:rsid w:val="00334FAD"/>
    <w:rsid w:val="00350D9E"/>
    <w:rsid w:val="00367A7A"/>
    <w:rsid w:val="00374421"/>
    <w:rsid w:val="003824DF"/>
    <w:rsid w:val="003D42CD"/>
    <w:rsid w:val="003E556E"/>
    <w:rsid w:val="003E5958"/>
    <w:rsid w:val="004176A6"/>
    <w:rsid w:val="00422CB7"/>
    <w:rsid w:val="004319D6"/>
    <w:rsid w:val="00443EF9"/>
    <w:rsid w:val="004440A0"/>
    <w:rsid w:val="00446DA8"/>
    <w:rsid w:val="00464C44"/>
    <w:rsid w:val="004729FF"/>
    <w:rsid w:val="00477603"/>
    <w:rsid w:val="0048128D"/>
    <w:rsid w:val="00481805"/>
    <w:rsid w:val="0049092D"/>
    <w:rsid w:val="0049388A"/>
    <w:rsid w:val="00493DCA"/>
    <w:rsid w:val="004C0235"/>
    <w:rsid w:val="004C088F"/>
    <w:rsid w:val="004C45AE"/>
    <w:rsid w:val="004F1184"/>
    <w:rsid w:val="00503248"/>
    <w:rsid w:val="00524789"/>
    <w:rsid w:val="0056049D"/>
    <w:rsid w:val="00570E4A"/>
    <w:rsid w:val="00581D11"/>
    <w:rsid w:val="00582115"/>
    <w:rsid w:val="00591428"/>
    <w:rsid w:val="00593E50"/>
    <w:rsid w:val="00593EE4"/>
    <w:rsid w:val="005A6AF1"/>
    <w:rsid w:val="005C15D3"/>
    <w:rsid w:val="005D1B25"/>
    <w:rsid w:val="005D6F29"/>
    <w:rsid w:val="005E3118"/>
    <w:rsid w:val="005E7D8D"/>
    <w:rsid w:val="006056AD"/>
    <w:rsid w:val="00605DB6"/>
    <w:rsid w:val="006115C5"/>
    <w:rsid w:val="006312BA"/>
    <w:rsid w:val="00642B24"/>
    <w:rsid w:val="00665B6A"/>
    <w:rsid w:val="00676FAB"/>
    <w:rsid w:val="006A2D0B"/>
    <w:rsid w:val="006B0C12"/>
    <w:rsid w:val="006C52D5"/>
    <w:rsid w:val="006C5D4C"/>
    <w:rsid w:val="006D525F"/>
    <w:rsid w:val="006E0453"/>
    <w:rsid w:val="006E0554"/>
    <w:rsid w:val="00702FA6"/>
    <w:rsid w:val="00706A32"/>
    <w:rsid w:val="00707D3C"/>
    <w:rsid w:val="00714F09"/>
    <w:rsid w:val="00716620"/>
    <w:rsid w:val="007371CB"/>
    <w:rsid w:val="007406AD"/>
    <w:rsid w:val="007671A2"/>
    <w:rsid w:val="00792725"/>
    <w:rsid w:val="007A1056"/>
    <w:rsid w:val="007B014F"/>
    <w:rsid w:val="007B1A84"/>
    <w:rsid w:val="007B21E7"/>
    <w:rsid w:val="007B320B"/>
    <w:rsid w:val="007B745A"/>
    <w:rsid w:val="007D4F87"/>
    <w:rsid w:val="007E1571"/>
    <w:rsid w:val="008040E0"/>
    <w:rsid w:val="0080561B"/>
    <w:rsid w:val="0080568F"/>
    <w:rsid w:val="00812266"/>
    <w:rsid w:val="00844C8D"/>
    <w:rsid w:val="00852FB4"/>
    <w:rsid w:val="008620BD"/>
    <w:rsid w:val="00881B2A"/>
    <w:rsid w:val="00881F61"/>
    <w:rsid w:val="008A08A8"/>
    <w:rsid w:val="008A62F9"/>
    <w:rsid w:val="008B2092"/>
    <w:rsid w:val="008C171A"/>
    <w:rsid w:val="008C2B43"/>
    <w:rsid w:val="008C421D"/>
    <w:rsid w:val="008C7027"/>
    <w:rsid w:val="008D0878"/>
    <w:rsid w:val="008D0EE7"/>
    <w:rsid w:val="008E0DF2"/>
    <w:rsid w:val="008E192B"/>
    <w:rsid w:val="008F4E2D"/>
    <w:rsid w:val="00917C45"/>
    <w:rsid w:val="009210E4"/>
    <w:rsid w:val="00945852"/>
    <w:rsid w:val="00960211"/>
    <w:rsid w:val="0097016F"/>
    <w:rsid w:val="009852C7"/>
    <w:rsid w:val="00991296"/>
    <w:rsid w:val="00996437"/>
    <w:rsid w:val="00997FF0"/>
    <w:rsid w:val="009A2851"/>
    <w:rsid w:val="009B6154"/>
    <w:rsid w:val="009C00BE"/>
    <w:rsid w:val="009D2DD0"/>
    <w:rsid w:val="009D2E0C"/>
    <w:rsid w:val="009E5913"/>
    <w:rsid w:val="009F01A1"/>
    <w:rsid w:val="009F0B25"/>
    <w:rsid w:val="00A07085"/>
    <w:rsid w:val="00A12901"/>
    <w:rsid w:val="00A15166"/>
    <w:rsid w:val="00A1695E"/>
    <w:rsid w:val="00A17C6A"/>
    <w:rsid w:val="00A20FC9"/>
    <w:rsid w:val="00A222F4"/>
    <w:rsid w:val="00A315B4"/>
    <w:rsid w:val="00A469A0"/>
    <w:rsid w:val="00A5162C"/>
    <w:rsid w:val="00A60DFD"/>
    <w:rsid w:val="00A75581"/>
    <w:rsid w:val="00A75FDA"/>
    <w:rsid w:val="00A81A95"/>
    <w:rsid w:val="00A909F1"/>
    <w:rsid w:val="00A9579B"/>
    <w:rsid w:val="00AA2EBD"/>
    <w:rsid w:val="00AA73B8"/>
    <w:rsid w:val="00AB1D8A"/>
    <w:rsid w:val="00AB60E9"/>
    <w:rsid w:val="00AD0DCC"/>
    <w:rsid w:val="00AE06A0"/>
    <w:rsid w:val="00AF7824"/>
    <w:rsid w:val="00B00D99"/>
    <w:rsid w:val="00B04AE1"/>
    <w:rsid w:val="00B06963"/>
    <w:rsid w:val="00B0740D"/>
    <w:rsid w:val="00B13752"/>
    <w:rsid w:val="00B21FF0"/>
    <w:rsid w:val="00B47688"/>
    <w:rsid w:val="00B60965"/>
    <w:rsid w:val="00B81B75"/>
    <w:rsid w:val="00BA1806"/>
    <w:rsid w:val="00BC4C57"/>
    <w:rsid w:val="00BD3D98"/>
    <w:rsid w:val="00BE4253"/>
    <w:rsid w:val="00BE471F"/>
    <w:rsid w:val="00BF7A9F"/>
    <w:rsid w:val="00C05F5B"/>
    <w:rsid w:val="00C13AB6"/>
    <w:rsid w:val="00C305B6"/>
    <w:rsid w:val="00C54C24"/>
    <w:rsid w:val="00C61DC7"/>
    <w:rsid w:val="00C6480B"/>
    <w:rsid w:val="00C90ED7"/>
    <w:rsid w:val="00CA2157"/>
    <w:rsid w:val="00CA4677"/>
    <w:rsid w:val="00CB24ED"/>
    <w:rsid w:val="00CB7B86"/>
    <w:rsid w:val="00CC33F6"/>
    <w:rsid w:val="00CD59FA"/>
    <w:rsid w:val="00CE0748"/>
    <w:rsid w:val="00CE30A2"/>
    <w:rsid w:val="00CE4440"/>
    <w:rsid w:val="00D02196"/>
    <w:rsid w:val="00D17F02"/>
    <w:rsid w:val="00D21DC4"/>
    <w:rsid w:val="00D27A78"/>
    <w:rsid w:val="00D35F18"/>
    <w:rsid w:val="00D37C93"/>
    <w:rsid w:val="00D4215F"/>
    <w:rsid w:val="00D65215"/>
    <w:rsid w:val="00D7309C"/>
    <w:rsid w:val="00D836E2"/>
    <w:rsid w:val="00D85078"/>
    <w:rsid w:val="00D8671D"/>
    <w:rsid w:val="00D87208"/>
    <w:rsid w:val="00D87DC3"/>
    <w:rsid w:val="00D90627"/>
    <w:rsid w:val="00D97D14"/>
    <w:rsid w:val="00DA3114"/>
    <w:rsid w:val="00DA4F99"/>
    <w:rsid w:val="00DB55B6"/>
    <w:rsid w:val="00DB6C5A"/>
    <w:rsid w:val="00DC7361"/>
    <w:rsid w:val="00DD4AC0"/>
    <w:rsid w:val="00DE417D"/>
    <w:rsid w:val="00DE4E8C"/>
    <w:rsid w:val="00DE546C"/>
    <w:rsid w:val="00DF0C5E"/>
    <w:rsid w:val="00E00971"/>
    <w:rsid w:val="00E00EF1"/>
    <w:rsid w:val="00E062E4"/>
    <w:rsid w:val="00E13F89"/>
    <w:rsid w:val="00E34EF9"/>
    <w:rsid w:val="00E365DD"/>
    <w:rsid w:val="00E36F2A"/>
    <w:rsid w:val="00E70917"/>
    <w:rsid w:val="00E7164A"/>
    <w:rsid w:val="00E71763"/>
    <w:rsid w:val="00E74E78"/>
    <w:rsid w:val="00E80F35"/>
    <w:rsid w:val="00E906FE"/>
    <w:rsid w:val="00E90C36"/>
    <w:rsid w:val="00EA4D01"/>
    <w:rsid w:val="00EA54B7"/>
    <w:rsid w:val="00EB4B63"/>
    <w:rsid w:val="00EB629A"/>
    <w:rsid w:val="00EE53AD"/>
    <w:rsid w:val="00EE76B1"/>
    <w:rsid w:val="00F20122"/>
    <w:rsid w:val="00F23387"/>
    <w:rsid w:val="00F237F8"/>
    <w:rsid w:val="00F24D83"/>
    <w:rsid w:val="00F347A4"/>
    <w:rsid w:val="00F76B83"/>
    <w:rsid w:val="00F85FD9"/>
    <w:rsid w:val="00F91817"/>
    <w:rsid w:val="00F978C2"/>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D11"/>
    <w:pPr>
      <w:spacing w:line="240" w:lineRule="auto"/>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 w:type="character" w:styleId="Strong">
    <w:name w:val="Strong"/>
    <w:basedOn w:val="DefaultParagraphFont"/>
    <w:uiPriority w:val="22"/>
    <w:qFormat/>
    <w:rsid w:val="005E7D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04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575555C-728F-4F5D-9830-7C23C2211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5</TotalTime>
  <Pages>24</Pages>
  <Words>8065</Words>
  <Characters>4597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5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22</cp:revision>
  <cp:lastPrinted>2019-11-14T01:44:00Z</cp:lastPrinted>
  <dcterms:created xsi:type="dcterms:W3CDTF">2020-05-12T10:23:00Z</dcterms:created>
  <dcterms:modified xsi:type="dcterms:W3CDTF">2020-06-0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